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Default="006E4985" w:rsidP="006E4985">
      <w:pPr>
        <w:pStyle w:val="Heading1"/>
        <w:jc w:val="both"/>
        <w:rPr>
          <w:rFonts w:ascii="Times" w:hAnsi="Times"/>
        </w:rPr>
      </w:pPr>
      <w:r>
        <w:rPr>
          <w:rFonts w:ascii="Times" w:hAnsi="Times"/>
        </w:rPr>
        <w:t>Executive Summary</w:t>
      </w:r>
    </w:p>
    <w:p w14:paraId="55F6EDDA" w14:textId="7D0FB3AF" w:rsidR="006E4985" w:rsidRDefault="006E4985" w:rsidP="006E4985">
      <w:pPr>
        <w:rPr>
          <w:rFonts w:ascii="Times" w:hAnsi="Times"/>
        </w:rPr>
      </w:pPr>
    </w:p>
    <w:p w14:paraId="5E6D4B91" w14:textId="77777777" w:rsidR="006E4985" w:rsidRPr="006E4985" w:rsidRDefault="006E4985" w:rsidP="006E4985">
      <w:pPr>
        <w:rPr>
          <w:rFonts w:ascii="Times" w:hAnsi="Times"/>
        </w:rPr>
      </w:pPr>
    </w:p>
    <w:p w14:paraId="20B6827F"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14797E3F" w14:textId="3D37CCBF" w:rsidR="00E124FB" w:rsidRDefault="00E124FB" w:rsidP="002572D5">
      <w:pPr>
        <w:pStyle w:val="Heading1"/>
        <w:jc w:val="both"/>
        <w:rPr>
          <w:rFonts w:ascii="Times" w:hAnsi="Times"/>
        </w:rPr>
      </w:pPr>
      <w:r>
        <w:rPr>
          <w:rFonts w:ascii="Times" w:hAnsi="Times"/>
        </w:rPr>
        <w:lastRenderedPageBreak/>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 xml:space="preserve">“technomodernity”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Pennacchiotti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657D2FB6"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B3917">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7B711B78"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516B26B7" w14:textId="0D1BB811" w:rsidR="000D7565" w:rsidRPr="00B479CA" w:rsidRDefault="00A8020D" w:rsidP="002572D5">
      <w:pPr>
        <w:pStyle w:val="Heading1"/>
        <w:jc w:val="both"/>
        <w:rPr>
          <w:rFonts w:ascii="Times" w:hAnsi="Times"/>
        </w:rPr>
      </w:pPr>
      <w:r w:rsidRPr="00B479CA">
        <w:rPr>
          <w:rFonts w:ascii="Times" w:hAnsi="Times"/>
        </w:rPr>
        <w:lastRenderedPageBreak/>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Gurumuthy and Bharthur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2451400E"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7D5AB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Pr>
          <w:rFonts w:ascii="Times" w:hAnsi="Times"/>
        </w:rPr>
        <w:fldChar w:fldCharType="separate"/>
      </w:r>
      <w:r w:rsidR="00CE7BA3" w:rsidRPr="00CE7BA3">
        <w:rPr>
          <w:rFonts w:ascii="Times" w:hAnsi="Times"/>
          <w:noProof/>
        </w:rPr>
        <w:t>(C. 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r w:rsidR="006A4E3D" w:rsidRPr="006A4E3D">
        <w:rPr>
          <w:rFonts w:ascii="Times" w:hAnsi="Times"/>
        </w:rPr>
        <w:t>obamacare</w:t>
      </w:r>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soooo crazy”), is often indicative of a female writer, as are the use of emoticons or multiple exclamation points (“!!!”). Like Pennacchiotti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Yasseri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r w:rsidRPr="00DA4DFF">
        <w:rPr>
          <w:rFonts w:ascii="Times" w:hAnsi="Times"/>
        </w:rPr>
        <w:t>Tumasjan</w:t>
      </w:r>
      <w:r>
        <w:rPr>
          <w:rFonts w:ascii="Times" w:hAnsi="Times"/>
        </w:rPr>
        <w:t xml:space="preserve">, </w:t>
      </w:r>
      <w:r w:rsidRPr="00DA4DFF">
        <w:rPr>
          <w:rFonts w:ascii="Times" w:hAnsi="Times"/>
        </w:rPr>
        <w:t>Sprenger</w:t>
      </w:r>
      <w:r>
        <w:rPr>
          <w:rFonts w:ascii="Times" w:hAnsi="Times"/>
        </w:rPr>
        <w:t xml:space="preserve">, </w:t>
      </w:r>
      <w:r w:rsidRPr="00DA4DFF">
        <w:rPr>
          <w:rFonts w:ascii="Times" w:hAnsi="Times"/>
        </w:rPr>
        <w:t>Sandner</w:t>
      </w:r>
      <w:r>
        <w:rPr>
          <w:rFonts w:ascii="Times" w:hAnsi="Times"/>
        </w:rPr>
        <w:t>, and Welp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Mustafaraj applied the same methods employed by Tumasjan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Jungherr, and Ju showed that even using the same case as the Tumasjan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r>
        <w:rPr>
          <w:rFonts w:ascii="Times" w:hAnsi="Times"/>
        </w:rPr>
        <w:t xml:space="preserve">Gayo-avello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r>
        <w:rPr>
          <w:rFonts w:ascii="Times" w:hAnsi="Times"/>
        </w:rPr>
        <w:t>Comarela, Barford, Christenson, and Crovella (2018) found that web browsing history was able to predict candidate preference at rates in line with modern polling techniques. They focus on a state-by-state and day-by-day analysis, comparing the web browsing data of 100,000 individuals over a 56 day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xml:space="preserve">), and that the fine-tooth nature of the method allows for the analysis of the impact of a specific event, such as the release of the “Comey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AfD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4EEF3408" w14:textId="327B5B77" w:rsidR="00EC7D5E" w:rsidRDefault="004311E8" w:rsidP="002572D5">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r>
        <w:rPr>
          <w:rFonts w:ascii="Times" w:hAnsi="Times"/>
        </w:rPr>
        <w:t>d</w:t>
      </w:r>
      <w:r w:rsidRPr="004311E8">
        <w:rPr>
          <w:rFonts w:ascii="Times" w:hAnsi="Times"/>
        </w:rPr>
        <w:t>avidowitz</w:t>
      </w:r>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r w:rsidRPr="004311E8">
        <w:rPr>
          <w:rFonts w:ascii="Times" w:hAnsi="Times"/>
        </w:rPr>
        <w:t>Polykalas</w:t>
      </w:r>
      <w:r>
        <w:rPr>
          <w:rFonts w:ascii="Times" w:hAnsi="Times"/>
        </w:rPr>
        <w:t xml:space="preserve">, </w:t>
      </w:r>
      <w:r w:rsidRPr="004311E8">
        <w:rPr>
          <w:rFonts w:ascii="Times" w:hAnsi="Times"/>
        </w:rPr>
        <w:t>Prezerakos</w:t>
      </w:r>
      <w:r>
        <w:rPr>
          <w:rFonts w:ascii="Times" w:hAnsi="Times"/>
        </w:rPr>
        <w:t xml:space="preserve">, and </w:t>
      </w:r>
      <w:r w:rsidRPr="004311E8">
        <w:rPr>
          <w:rFonts w:ascii="Times" w:hAnsi="Times"/>
          <w:noProof/>
        </w:rPr>
        <w:t>Konidaris</w:t>
      </w:r>
      <w:r>
        <w:rPr>
          <w:rFonts w:ascii="Times" w:hAnsi="Times"/>
        </w:rPr>
        <w:t xml:space="preserve"> (2013) applied a similar method to 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1F9D8DB6" w:rsidR="00A70DF6" w:rsidRDefault="00465840" w:rsidP="002572D5">
      <w:pPr>
        <w:jc w:val="both"/>
        <w:rPr>
          <w:rFonts w:ascii="Times" w:hAnsi="Times"/>
        </w:rPr>
      </w:pPr>
      <w:r>
        <w:rPr>
          <w:rFonts w:ascii="Times" w:hAnsi="Times"/>
        </w:rPr>
        <w:t xml:space="preserve">Lui, Metaxas, </w:t>
      </w:r>
      <w:r w:rsidR="00A70DF6">
        <w:rPr>
          <w:rFonts w:ascii="Times" w:hAnsi="Times"/>
        </w:rPr>
        <w:t xml:space="preserve">and </w:t>
      </w:r>
      <w:r w:rsidR="00A70DF6" w:rsidRPr="00A70DF6">
        <w:rPr>
          <w:rFonts w:ascii="Times" w:hAnsi="Times"/>
        </w:rPr>
        <w:t>Mustafaraj</w:t>
      </w:r>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Pr>
          <w:rFonts w:ascii="Times" w:hAnsi="Times"/>
        </w:rPr>
        <w:fldChar w:fldCharType="separate"/>
      </w:r>
      <w:r w:rsidR="00CE7BA3" w:rsidRPr="00CE7BA3">
        <w:rPr>
          <w:rFonts w:ascii="Times" w:hAnsi="Times"/>
          <w:noProof/>
        </w:rPr>
        <w:t>(C. 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t xml:space="preserve">Additionally, self-reported vote forecasts have been shown to often be misleading. Rogers and Aida (2014) examined seven pre-election surveys with post-election vote validation and discovered that many predicted voters do not vote after all, and many who say they won’t vote </w:t>
      </w:r>
      <w:r>
        <w:rPr>
          <w:rFonts w:ascii="Times" w:hAnsi="Times"/>
        </w:rPr>
        <w:lastRenderedPageBreak/>
        <w:t>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Pr>
          <w:rFonts w:ascii="Times" w:hAnsi="Times"/>
        </w:rPr>
        <w:fldChar w:fldCharType="separate"/>
      </w:r>
      <w:r w:rsidR="00CE7BA3" w:rsidRPr="00CE7BA3">
        <w:rPr>
          <w:rFonts w:ascii="Times" w:hAnsi="Times"/>
          <w:noProof/>
        </w:rPr>
        <w:t>(C. 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0636890A" w:rsidR="00450E6B" w:rsidRDefault="00B2668A" w:rsidP="002572D5">
      <w:pPr>
        <w:jc w:val="both"/>
        <w:rPr>
          <w:rFonts w:ascii="Times" w:hAnsi="Times"/>
          <w:color w:val="000000" w:themeColor="text1"/>
        </w:rPr>
      </w:pPr>
      <w:r>
        <w:rPr>
          <w:rFonts w:ascii="Times" w:hAnsi="Times"/>
        </w:rPr>
        <w:t xml:space="preserve">The data for this research com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w:t>
      </w:r>
      <w:r w:rsidR="002C2382">
        <w:rPr>
          <w:rFonts w:ascii="Times" w:hAnsi="Times"/>
        </w:rPr>
        <w:t xml:space="preserve"> (for further information, see Appendix A)</w:t>
      </w:r>
      <w:r>
        <w:rPr>
          <w:rFonts w:ascii="Times" w:hAnsi="Times"/>
        </w:rPr>
        <w:t xml:space="preserve">. The original </w:t>
      </w:r>
      <w:r w:rsidRPr="00916F1A">
        <w:rPr>
          <w:rFonts w:ascii="Times" w:hAnsi="Times"/>
        </w:rPr>
        <w:t>sample was</w:t>
      </w:r>
      <w:r w:rsidR="000E1E9E" w:rsidRPr="00916F1A">
        <w:rPr>
          <w:rFonts w:ascii="Times" w:hAnsi="Times"/>
        </w:rPr>
        <w:t xml:space="preserve"> </w:t>
      </w:r>
      <w:r w:rsidR="00C37970" w:rsidRPr="00916F1A">
        <w:rPr>
          <w:rFonts w:ascii="Times" w:hAnsi="Times"/>
        </w:rPr>
        <w:t xml:space="preserve">1,339 </w:t>
      </w:r>
      <w:r w:rsidR="000E1E9E" w:rsidRPr="00916F1A">
        <w:rPr>
          <w:rFonts w:ascii="Times" w:hAnsi="Times"/>
        </w:rPr>
        <w:t>individuals</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xml:space="preserve">, the analytic sample </w:t>
      </w:r>
      <w:r w:rsidR="000E1E9E">
        <w:rPr>
          <w:rFonts w:ascii="Times" w:hAnsi="Times"/>
        </w:rPr>
        <w:t>totals 708</w:t>
      </w:r>
      <w:r>
        <w:rPr>
          <w:rFonts w:ascii="Times" w:hAnsi="Times"/>
          <w:color w:val="000000" w:themeColor="text1"/>
        </w:rPr>
        <w:t xml:space="preserve">. </w:t>
      </w:r>
      <w:r w:rsidR="00DC75F6">
        <w:rPr>
          <w:rFonts w:ascii="Times" w:hAnsi="Times"/>
          <w:color w:val="000000" w:themeColor="text1"/>
        </w:rPr>
        <w:t>Survey data for this analysis comes from the fifth survey wave, which took place between December 12</w:t>
      </w:r>
      <w:r w:rsidR="00DC75F6" w:rsidRPr="00DC75F6">
        <w:rPr>
          <w:rFonts w:ascii="Times" w:hAnsi="Times"/>
          <w:color w:val="000000" w:themeColor="text1"/>
          <w:vertAlign w:val="superscript"/>
        </w:rPr>
        <w:t>th</w:t>
      </w:r>
      <w:r w:rsidR="00DC75F6">
        <w:rPr>
          <w:rFonts w:ascii="Times" w:hAnsi="Times"/>
          <w:color w:val="000000" w:themeColor="text1"/>
        </w:rPr>
        <w:t>, 2018, and January 7</w:t>
      </w:r>
      <w:r w:rsidR="00DC75F6" w:rsidRPr="00DC75F6">
        <w:rPr>
          <w:rFonts w:ascii="Times" w:hAnsi="Times"/>
          <w:color w:val="000000" w:themeColor="text1"/>
          <w:vertAlign w:val="superscript"/>
        </w:rPr>
        <w:t>th</w:t>
      </w:r>
      <w:r w:rsidR="00DC75F6">
        <w:rPr>
          <w:rFonts w:ascii="Times" w:hAnsi="Times"/>
          <w:color w:val="000000" w:themeColor="text1"/>
        </w:rPr>
        <w:t>, 2019.</w:t>
      </w:r>
      <w:r w:rsidR="00450E6B">
        <w:rPr>
          <w:rFonts w:ascii="Times" w:hAnsi="Times"/>
          <w:color w:val="000000" w:themeColor="text1"/>
        </w:rPr>
        <w:t xml:space="preserve"> </w:t>
      </w:r>
      <w:r w:rsidR="00DC75F6">
        <w:rPr>
          <w:rFonts w:ascii="Times" w:hAnsi="Times"/>
          <w:color w:val="000000" w:themeColor="text1"/>
        </w:rPr>
        <w:t>Survey q</w:t>
      </w:r>
      <w:r w:rsidR="00450E6B">
        <w:rPr>
          <w:rFonts w:ascii="Times" w:hAnsi="Times"/>
          <w:color w:val="000000" w:themeColor="text1"/>
        </w:rPr>
        <w:t xml:space="preserve">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64B0EF16" w14:textId="1EA1A212" w:rsidR="000C3884"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39D33D3E" w14:textId="77E14FE8" w:rsidR="000C3884" w:rsidRDefault="000C3884" w:rsidP="002572D5">
      <w:pPr>
        <w:jc w:val="both"/>
        <w:rPr>
          <w:rFonts w:ascii="Times" w:hAnsi="Times"/>
          <w:color w:val="000000" w:themeColor="text1"/>
        </w:rPr>
      </w:pPr>
    </w:p>
    <w:p w14:paraId="19C37610" w14:textId="346E0427" w:rsidR="000C3884" w:rsidRPr="001678E6" w:rsidRDefault="00CA56D4" w:rsidP="002572D5">
      <w:pPr>
        <w:jc w:val="both"/>
        <w:rPr>
          <w:rFonts w:ascii="Times" w:hAnsi="Times"/>
          <w:color w:val="FF0000"/>
        </w:rPr>
      </w:pPr>
      <w:r>
        <w:rPr>
          <w:rFonts w:ascii="Times" w:hAnsi="Times"/>
          <w:color w:val="000000" w:themeColor="text1"/>
        </w:rPr>
        <w:t>An</w:t>
      </w:r>
      <w:r w:rsidR="000C3884">
        <w:rPr>
          <w:rFonts w:ascii="Times" w:hAnsi="Times"/>
          <w:color w:val="000000" w:themeColor="text1"/>
        </w:rPr>
        <w:t xml:space="preserve"> important note </w:t>
      </w:r>
      <w:r>
        <w:rPr>
          <w:rFonts w:ascii="Times" w:hAnsi="Times"/>
          <w:color w:val="000000" w:themeColor="text1"/>
        </w:rPr>
        <w:t xml:space="preserve">is </w:t>
      </w:r>
      <w:r w:rsidR="000C3884">
        <w:rPr>
          <w:rFonts w:ascii="Times" w:hAnsi="Times"/>
          <w:color w:val="000000" w:themeColor="text1"/>
        </w:rPr>
        <w:t>that the data faced one major challenge</w:t>
      </w:r>
      <w:r>
        <w:rPr>
          <w:rFonts w:ascii="Times" w:hAnsi="Times"/>
          <w:color w:val="000000" w:themeColor="text1"/>
        </w:rPr>
        <w:t xml:space="preserve">: </w:t>
      </w:r>
      <w:r w:rsidR="000C3884">
        <w:rPr>
          <w:rFonts w:ascii="Times" w:hAnsi="Times"/>
          <w:color w:val="000000" w:themeColor="text1"/>
        </w:rPr>
        <w:t xml:space="preserve">Only a subset of the participants had full URL information available, and thus information on the search query text used. This led to a significant decrease in the available sample size. </w:t>
      </w:r>
      <w:r w:rsidR="001678E6">
        <w:rPr>
          <w:rFonts w:ascii="Times" w:hAnsi="Times"/>
          <w:color w:val="000000" w:themeColor="text1"/>
        </w:rPr>
        <w:t xml:space="preserve">For a complete analysis of the differences, see Appendix B. </w:t>
      </w:r>
      <w:r w:rsidR="001678E6">
        <w:rPr>
          <w:rFonts w:ascii="Times" w:hAnsi="Times"/>
          <w:color w:val="FF0000"/>
        </w:rPr>
        <w:t>Add summary about any notable differences.</w:t>
      </w:r>
    </w:p>
    <w:p w14:paraId="6B5775DB" w14:textId="69CFEC61" w:rsidR="00B0087B" w:rsidRPr="008726B9" w:rsidRDefault="00B0087B" w:rsidP="002572D5">
      <w:pPr>
        <w:jc w:val="both"/>
        <w:rPr>
          <w:rFonts w:ascii="Times" w:hAnsi="Times"/>
        </w:rPr>
      </w:pPr>
    </w:p>
    <w:p w14:paraId="68AC42F7" w14:textId="3391F5FE" w:rsidR="00B0087B" w:rsidRDefault="00B0087B" w:rsidP="002572D5">
      <w:pPr>
        <w:jc w:val="both"/>
      </w:pPr>
    </w:p>
    <w:p w14:paraId="53569823" w14:textId="77777777" w:rsidR="004F3209" w:rsidRDefault="004F3209" w:rsidP="004F3209">
      <w:pPr>
        <w:pStyle w:val="Heading2"/>
        <w:jc w:val="both"/>
        <w:rPr>
          <w:rFonts w:ascii="Times" w:hAnsi="Times"/>
        </w:rPr>
      </w:pPr>
      <w:r>
        <w:rPr>
          <w:rFonts w:ascii="Times" w:hAnsi="Times"/>
        </w:rPr>
        <w:t>Target Variable</w:t>
      </w:r>
    </w:p>
    <w:p w14:paraId="3C174B29" w14:textId="77777777" w:rsidR="004F3209" w:rsidRDefault="004F3209" w:rsidP="004F3209">
      <w:pPr>
        <w:jc w:val="both"/>
        <w:rPr>
          <w:rFonts w:ascii="Times" w:hAnsi="Times"/>
        </w:rPr>
      </w:pPr>
    </w:p>
    <w:p w14:paraId="64AB4992" w14:textId="6C33D60C" w:rsidR="004F3209" w:rsidRDefault="004F3209" w:rsidP="004F3209">
      <w:pPr>
        <w:jc w:val="both"/>
        <w:rPr>
          <w:rFonts w:ascii="Times" w:hAnsi="Times"/>
        </w:rPr>
      </w:pPr>
      <w:r>
        <w:rPr>
          <w:rFonts w:ascii="Times" w:hAnsi="Times"/>
        </w:rPr>
        <w:t>The goal of this research is to determine if it is possible to predict 1) whether an individual will vote in an upcoming election and 2) if so, for which party for the House of Representatives election (</w:t>
      </w:r>
      <w:r w:rsidR="001678E6">
        <w:rPr>
          <w:rFonts w:ascii="Times" w:hAnsi="Times"/>
        </w:rPr>
        <w:t xml:space="preserve">the </w:t>
      </w:r>
      <w:r>
        <w:rPr>
          <w:rFonts w:ascii="Times" w:hAnsi="Times"/>
        </w:rPr>
        <w:t>Democrats</w:t>
      </w:r>
      <w:r w:rsidR="001678E6">
        <w:rPr>
          <w:rFonts w:ascii="Times" w:hAnsi="Times"/>
        </w:rPr>
        <w:t xml:space="preserve"> or </w:t>
      </w:r>
      <w:r>
        <w:rPr>
          <w:rFonts w:ascii="Times" w:hAnsi="Times"/>
        </w:rPr>
        <w:t xml:space="preserve">Republicans). </w:t>
      </w:r>
    </w:p>
    <w:p w14:paraId="1A32528A" w14:textId="77777777" w:rsidR="004F3209" w:rsidRDefault="004F3209" w:rsidP="004F3209">
      <w:pPr>
        <w:jc w:val="both"/>
        <w:rPr>
          <w:rFonts w:ascii="Times" w:hAnsi="Times"/>
        </w:rPr>
      </w:pPr>
    </w:p>
    <w:p w14:paraId="17952C36" w14:textId="77777777" w:rsidR="004F3209" w:rsidRDefault="004F3209" w:rsidP="004F3209">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50CDD04F" w14:textId="77777777" w:rsidR="004F3209" w:rsidRDefault="004F3209" w:rsidP="004F3209">
      <w:pPr>
        <w:jc w:val="both"/>
        <w:rPr>
          <w:rFonts w:ascii="Times" w:hAnsi="Times"/>
        </w:rPr>
      </w:pPr>
    </w:p>
    <w:p w14:paraId="02BD457D" w14:textId="77777777" w:rsidR="004F3209" w:rsidRPr="00D96961" w:rsidRDefault="004F3209" w:rsidP="004F3209">
      <w:pPr>
        <w:ind w:left="1080"/>
        <w:jc w:val="both"/>
        <w:rPr>
          <w:rFonts w:ascii="Times" w:hAnsi="Times"/>
        </w:rPr>
      </w:pPr>
      <w:r w:rsidRPr="00D96961">
        <w:rPr>
          <w:rFonts w:ascii="Times" w:hAnsi="Times"/>
        </w:rPr>
        <w:t>Which of the following statements best describes you?</w:t>
      </w:r>
    </w:p>
    <w:p w14:paraId="321F7745"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did not vote in the election this November</w:t>
      </w:r>
    </w:p>
    <w:p w14:paraId="7C2F6802"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thought about voting this time, but didn’t</w:t>
      </w:r>
    </w:p>
    <w:p w14:paraId="41B612AE"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usually vote, but didn’t this time</w:t>
      </w:r>
    </w:p>
    <w:p w14:paraId="00F78417"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attempted to vote but did not or could not</w:t>
      </w:r>
    </w:p>
    <w:p w14:paraId="329328E5" w14:textId="77777777" w:rsidR="004F3209" w:rsidRDefault="004F3209" w:rsidP="004F3209">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5294980E" w14:textId="77777777" w:rsidR="004F3209" w:rsidRDefault="004F3209" w:rsidP="004F3209">
      <w:pPr>
        <w:jc w:val="both"/>
        <w:rPr>
          <w:rFonts w:ascii="Times" w:hAnsi="Times"/>
        </w:rPr>
      </w:pPr>
    </w:p>
    <w:p w14:paraId="299A45A3" w14:textId="77777777" w:rsidR="004F3209" w:rsidRDefault="004F3209" w:rsidP="004F3209">
      <w:pPr>
        <w:jc w:val="both"/>
        <w:rPr>
          <w:rFonts w:ascii="Times" w:hAnsi="Times"/>
        </w:rPr>
      </w:pPr>
      <w:r>
        <w:rPr>
          <w:rFonts w:ascii="Times" w:hAnsi="Times"/>
        </w:rPr>
        <w:t>Those who responded that they voted were further asked:</w:t>
      </w:r>
    </w:p>
    <w:p w14:paraId="1E6E59A1" w14:textId="77777777" w:rsidR="004F3209" w:rsidRDefault="004F3209" w:rsidP="004F3209">
      <w:pPr>
        <w:jc w:val="both"/>
        <w:rPr>
          <w:rFonts w:ascii="Times" w:hAnsi="Times"/>
        </w:rPr>
      </w:pPr>
    </w:p>
    <w:p w14:paraId="0A71400C" w14:textId="77777777" w:rsidR="004F3209" w:rsidRPr="001078A2" w:rsidRDefault="004F3209" w:rsidP="004F3209">
      <w:pPr>
        <w:ind w:left="1080"/>
        <w:jc w:val="both"/>
        <w:rPr>
          <w:rFonts w:ascii="Times" w:hAnsi="Times"/>
        </w:rPr>
      </w:pPr>
      <w:r w:rsidRPr="001078A2">
        <w:rPr>
          <w:rFonts w:ascii="Times" w:hAnsi="Times"/>
        </w:rPr>
        <w:lastRenderedPageBreak/>
        <w:t>For whom did you vote for the U.S. House of Representatives?</w:t>
      </w:r>
    </w:p>
    <w:p w14:paraId="35B2B59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23EC782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41C97EE0"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6A153F00" w14:textId="77777777" w:rsidR="004F3209" w:rsidRDefault="004F3209" w:rsidP="004F3209">
      <w:pPr>
        <w:pStyle w:val="ListParagraph"/>
        <w:numPr>
          <w:ilvl w:val="0"/>
          <w:numId w:val="3"/>
        </w:numPr>
        <w:ind w:left="1800"/>
        <w:jc w:val="both"/>
        <w:rPr>
          <w:rFonts w:ascii="Times" w:hAnsi="Times"/>
        </w:rPr>
      </w:pPr>
      <w:r w:rsidRPr="001078A2">
        <w:rPr>
          <w:rFonts w:ascii="Times" w:hAnsi="Times"/>
        </w:rPr>
        <w:t xml:space="preserve">I did not cast a vote for the U.S. House </w:t>
      </w:r>
    </w:p>
    <w:p w14:paraId="4C1EC4DB" w14:textId="77777777" w:rsidR="004F3209" w:rsidRDefault="004F3209" w:rsidP="004F3209">
      <w:pPr>
        <w:jc w:val="both"/>
        <w:rPr>
          <w:rFonts w:ascii="Times" w:hAnsi="Times"/>
        </w:rPr>
      </w:pPr>
    </w:p>
    <w:p w14:paraId="5372E7F0" w14:textId="054993A1" w:rsidR="004F3209" w:rsidRPr="008726B9" w:rsidRDefault="004F3209" w:rsidP="004F3209">
      <w:pPr>
        <w:jc w:val="both"/>
        <w:rPr>
          <w:rFonts w:ascii="Times" w:hAnsi="Times"/>
        </w:rPr>
      </w:pPr>
      <w:r>
        <w:rPr>
          <w:rFonts w:ascii="Times" w:hAnsi="Times"/>
        </w:rPr>
        <w:t xml:space="preserve">If the respondent answered with option 4 “I did not cast a vote for the U.S. House” or the response was coded </w:t>
      </w:r>
      <w:r w:rsidRPr="001078A2">
        <w:rPr>
          <w:rFonts w:ascii="Courier" w:hAnsi="Courier" w:cs="Courier New"/>
        </w:rPr>
        <w:t>NA</w:t>
      </w:r>
      <w:r>
        <w:rPr>
          <w:rFonts w:ascii="Times" w:hAnsi="Times"/>
        </w:rPr>
        <w:t xml:space="preserve">, these responses were removed from the dataset. </w:t>
      </w:r>
      <w:r w:rsidR="006F6802">
        <w:rPr>
          <w:rFonts w:ascii="Times" w:hAnsi="Times"/>
        </w:rPr>
        <w:t xml:space="preserve">Similarly, Independent voters (option 3) were removed given that they totaled only 11 respondents in this dataset. </w:t>
      </w:r>
      <w:r>
        <w:rPr>
          <w:rFonts w:ascii="Times" w:hAnsi="Times"/>
        </w:rPr>
        <w:t xml:space="preserve">Thus, the remaining </w:t>
      </w:r>
      <w:r w:rsidR="006F6802">
        <w:rPr>
          <w:rFonts w:ascii="Times" w:hAnsi="Times"/>
        </w:rPr>
        <w:t>two</w:t>
      </w:r>
      <w:r>
        <w:rPr>
          <w:rFonts w:ascii="Times" w:hAnsi="Times"/>
        </w:rPr>
        <w:t xml:space="preserve"> options for Question 2 were that the respondent voted for the </w:t>
      </w:r>
      <w:r w:rsidRPr="001078A2">
        <w:rPr>
          <w:rFonts w:ascii="Courier" w:hAnsi="Courier"/>
        </w:rPr>
        <w:t>Republican</w:t>
      </w:r>
      <w:r w:rsidR="006F6802">
        <w:rPr>
          <w:rFonts w:ascii="Times" w:hAnsi="Times"/>
        </w:rPr>
        <w:t xml:space="preserve"> or</w:t>
      </w:r>
      <w:r>
        <w:rPr>
          <w:rFonts w:ascii="Times" w:hAnsi="Times"/>
        </w:rPr>
        <w:t xml:space="preserve"> </w:t>
      </w:r>
      <w:r w:rsidRPr="001078A2">
        <w:rPr>
          <w:rFonts w:ascii="Courier" w:hAnsi="Courier"/>
        </w:rPr>
        <w:t>Democrat</w:t>
      </w:r>
      <w:r>
        <w:rPr>
          <w:rFonts w:ascii="Times" w:hAnsi="Times"/>
        </w:rPr>
        <w:t xml:space="preserve">. </w:t>
      </w:r>
    </w:p>
    <w:p w14:paraId="7A38CEFB" w14:textId="77777777" w:rsidR="004F3209" w:rsidRDefault="004F3209" w:rsidP="004F3209">
      <w:pPr>
        <w:jc w:val="both"/>
      </w:pPr>
    </w:p>
    <w:p w14:paraId="7069697E" w14:textId="77777777" w:rsidR="004F3209" w:rsidRDefault="004F3209" w:rsidP="004F3209">
      <w:pPr>
        <w:jc w:val="both"/>
      </w:pPr>
    </w:p>
    <w:p w14:paraId="1700FFC9" w14:textId="77777777" w:rsidR="004F3209" w:rsidRDefault="004F3209" w:rsidP="004F3209">
      <w:pPr>
        <w:pStyle w:val="Heading2"/>
        <w:jc w:val="both"/>
        <w:rPr>
          <w:rFonts w:ascii="Times" w:hAnsi="Times"/>
        </w:rPr>
      </w:pPr>
      <w:r>
        <w:rPr>
          <w:rFonts w:ascii="Times" w:hAnsi="Times"/>
        </w:rPr>
        <w:t>Features</w:t>
      </w:r>
    </w:p>
    <w:p w14:paraId="1C6182FC" w14:textId="3953192B" w:rsidR="004F3209" w:rsidRDefault="004F3209" w:rsidP="004F3209"/>
    <w:p w14:paraId="20034AA3" w14:textId="3767550F" w:rsidR="009B3917" w:rsidRDefault="009B3917" w:rsidP="004F3209">
      <w:pPr>
        <w:rPr>
          <w:rFonts w:ascii="Times" w:hAnsi="Times"/>
          <w:color w:val="FF0000"/>
        </w:rPr>
      </w:pPr>
      <w:r>
        <w:rPr>
          <w:rFonts w:ascii="Times" w:hAnsi="Times"/>
          <w:color w:val="FF0000"/>
        </w:rPr>
        <w:t>Intro</w:t>
      </w:r>
    </w:p>
    <w:p w14:paraId="1236E0D1" w14:textId="5E5B6686" w:rsidR="009B3917" w:rsidRDefault="009B3917" w:rsidP="004F3209">
      <w:pPr>
        <w:rPr>
          <w:rFonts w:ascii="Times" w:hAnsi="Times"/>
          <w:color w:val="FF0000"/>
        </w:rPr>
      </w:pPr>
    </w:p>
    <w:p w14:paraId="73791026" w14:textId="42B18DCD" w:rsidR="009B3917" w:rsidRPr="00F41764" w:rsidRDefault="00497843" w:rsidP="004F3209">
      <w:pPr>
        <w:rPr>
          <w:rFonts w:ascii="Times" w:hAnsi="Times"/>
          <w:color w:val="FF0000"/>
        </w:rPr>
      </w:pPr>
      <w:r w:rsidRPr="000243B2">
        <w:rPr>
          <w:rFonts w:ascii="Times" w:hAnsi="Times"/>
          <w:b/>
        </w:rPr>
        <w:t>KEYWORDS</w:t>
      </w:r>
      <w:r w:rsidR="000243B2">
        <w:rPr>
          <w:rFonts w:ascii="Times" w:hAnsi="Times"/>
        </w:rPr>
        <w:t xml:space="preserve"> </w:t>
      </w:r>
      <w:r w:rsidR="009B3917">
        <w:rPr>
          <w:rFonts w:ascii="Times" w:hAnsi="Times"/>
        </w:rPr>
        <w:t xml:space="preserve">In line with prior research that has focused on the volume of queries for certain keywords (e.g. </w:t>
      </w:r>
      <w:r w:rsidR="009B3917">
        <w:rPr>
          <w:rFonts w:ascii="Times" w:hAnsi="Times"/>
        </w:rPr>
        <w:fldChar w:fldCharType="begin" w:fldLock="1"/>
      </w:r>
      <w:r w:rsidR="00D81030">
        <w:rPr>
          <w:rFonts w:ascii="Times" w:hAnsi="Times"/>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Pr>
          <w:rFonts w:ascii="Cambria Math" w:hAnsi="Cambria Math" w:cs="Cambria Math"/>
        </w:rPr>
        <w:instrText>∗</w:instrText>
      </w:r>
      <w:r w:rsidR="00D81030">
        <w:rPr>
          <w:rFonts w:ascii="Times" w:hAnsi="Times"/>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Pr>
          <w:rFonts w:ascii="Times" w:hAnsi="Times"/>
        </w:rPr>
        <w:fldChar w:fldCharType="separate"/>
      </w:r>
      <w:r w:rsidR="009B3917" w:rsidRPr="009B3917">
        <w:rPr>
          <w:rFonts w:ascii="Times" w:hAnsi="Times"/>
          <w:noProof/>
        </w:rPr>
        <w:t>(D’Amuri &amp; Marcucci, 2017</w:t>
      </w:r>
      <w:r w:rsidR="009B3917">
        <w:rPr>
          <w:rFonts w:ascii="Times" w:hAnsi="Times"/>
          <w:noProof/>
        </w:rPr>
        <w:t xml:space="preserve"> or </w:t>
      </w:r>
      <w:r w:rsidR="009B3917" w:rsidRPr="009B3917">
        <w:rPr>
          <w:rFonts w:ascii="Times" w:hAnsi="Times"/>
          <w:noProof/>
        </w:rPr>
        <w:t>Stephens-davidowitz, 2013)</w:t>
      </w:r>
      <w:r w:rsidR="009B3917">
        <w:rPr>
          <w:rFonts w:ascii="Times" w:hAnsi="Times"/>
        </w:rPr>
        <w:fldChar w:fldCharType="end"/>
      </w:r>
      <w:r>
        <w:rPr>
          <w:rFonts w:ascii="Times" w:hAnsi="Times"/>
        </w:rPr>
        <w:t>, an initial line of inquiry will focus on whether or not an individual searched for the terms “vote,” “voting,” or any of the candidate names for those running for the House of Representatives in their state</w:t>
      </w:r>
      <w:r w:rsidR="006F6802">
        <w:rPr>
          <w:rFonts w:ascii="Times" w:hAnsi="Times"/>
        </w:rPr>
        <w:t xml:space="preserve">. </w:t>
      </w:r>
      <w:r w:rsidR="00F41764">
        <w:rPr>
          <w:rFonts w:ascii="Times" w:hAnsi="Times"/>
          <w:color w:val="FF0000"/>
        </w:rPr>
        <w:t>Other keywords?</w:t>
      </w:r>
      <w:r w:rsidR="0055311A">
        <w:rPr>
          <w:rFonts w:ascii="Times" w:hAnsi="Times"/>
          <w:color w:val="FF0000"/>
        </w:rPr>
        <w:t xml:space="preserve"> Volume/frequency of searches?</w:t>
      </w:r>
    </w:p>
    <w:p w14:paraId="0D3B871D" w14:textId="77777777" w:rsidR="00A02F47" w:rsidRDefault="00A02F47" w:rsidP="004F3209">
      <w:pPr>
        <w:rPr>
          <w:rFonts w:ascii="Times" w:hAnsi="Times"/>
          <w:color w:val="000000" w:themeColor="text1"/>
        </w:rPr>
      </w:pPr>
    </w:p>
    <w:p w14:paraId="3F513C35" w14:textId="06A54458" w:rsidR="00D81030" w:rsidRPr="00D81030" w:rsidRDefault="00D81030" w:rsidP="004F3209">
      <w:pPr>
        <w:rPr>
          <w:rFonts w:ascii="Times" w:hAnsi="Times"/>
          <w:color w:val="FF0000"/>
        </w:rPr>
      </w:pPr>
      <w:r>
        <w:rPr>
          <w:rFonts w:ascii="Times" w:hAnsi="Times"/>
          <w:color w:val="FF0000"/>
        </w:rPr>
        <w:t>Top X Terms</w:t>
      </w:r>
    </w:p>
    <w:p w14:paraId="62B51721" w14:textId="77777777" w:rsidR="009B3917" w:rsidRPr="009B3917" w:rsidRDefault="009B3917" w:rsidP="004F3209">
      <w:pPr>
        <w:rPr>
          <w:rFonts w:ascii="Times" w:hAnsi="Times"/>
        </w:rPr>
      </w:pPr>
    </w:p>
    <w:p w14:paraId="674B5290" w14:textId="596ED3AD" w:rsidR="009B3917" w:rsidRPr="006F6802" w:rsidRDefault="009B3917" w:rsidP="006F6802">
      <w:pPr>
        <w:rPr>
          <w:rFonts w:ascii="Times" w:hAnsi="Times"/>
          <w:color w:val="FF0000"/>
        </w:rPr>
      </w:pPr>
      <w:r w:rsidRPr="006F6802">
        <w:rPr>
          <w:rFonts w:ascii="Times" w:hAnsi="Times"/>
          <w:color w:val="FF0000"/>
        </w:rPr>
        <w:t>Topic</w:t>
      </w:r>
    </w:p>
    <w:p w14:paraId="7B160670" w14:textId="77777777" w:rsidR="006F6802" w:rsidRDefault="006F6802" w:rsidP="006F6802">
      <w:pPr>
        <w:rPr>
          <w:rFonts w:ascii="Times" w:hAnsi="Times"/>
          <w:color w:val="FF0000"/>
        </w:rPr>
      </w:pPr>
    </w:p>
    <w:p w14:paraId="7445582B" w14:textId="1701E582" w:rsidR="009B3917" w:rsidRDefault="009B3917" w:rsidP="006F6802">
      <w:pPr>
        <w:rPr>
          <w:rFonts w:ascii="Times" w:hAnsi="Times"/>
          <w:color w:val="FF0000"/>
        </w:rPr>
      </w:pPr>
      <w:r w:rsidRPr="006F6802">
        <w:rPr>
          <w:rFonts w:ascii="Times" w:hAnsi="Times"/>
          <w:color w:val="FF0000"/>
        </w:rPr>
        <w:t>Search Engine Used</w:t>
      </w:r>
    </w:p>
    <w:p w14:paraId="3ECE7894" w14:textId="11F4A321" w:rsidR="006F6802" w:rsidRDefault="006F6802" w:rsidP="006F6802">
      <w:pPr>
        <w:rPr>
          <w:rFonts w:ascii="Times" w:hAnsi="Times"/>
          <w:color w:val="FF0000"/>
        </w:rPr>
      </w:pPr>
    </w:p>
    <w:p w14:paraId="7122E8E6" w14:textId="38A2D982" w:rsidR="006F6802" w:rsidRPr="006F6802" w:rsidRDefault="006F6802" w:rsidP="006F6802">
      <w:pPr>
        <w:rPr>
          <w:rFonts w:ascii="Times" w:hAnsi="Times"/>
          <w:color w:val="FF0000"/>
        </w:rPr>
      </w:pPr>
      <w:r>
        <w:rPr>
          <w:rFonts w:ascii="Times" w:hAnsi="Times"/>
          <w:color w:val="FF0000"/>
        </w:rPr>
        <w:t>Etc.</w:t>
      </w:r>
    </w:p>
    <w:p w14:paraId="405C04E9" w14:textId="77777777" w:rsidR="004F3209" w:rsidRDefault="004F3209" w:rsidP="002572D5">
      <w:pPr>
        <w:jc w:val="both"/>
        <w:rPr>
          <w:rFonts w:ascii="Times" w:hAnsi="Times"/>
        </w:rPr>
      </w:pPr>
    </w:p>
    <w:p w14:paraId="2ECFE2A2" w14:textId="7535CD5C" w:rsidR="00B0087B" w:rsidRDefault="00B0087B" w:rsidP="00B0087B">
      <w:pPr>
        <w:pStyle w:val="Heading2"/>
        <w:jc w:val="both"/>
        <w:rPr>
          <w:rFonts w:ascii="Times" w:hAnsi="Times"/>
        </w:rPr>
      </w:pPr>
      <w:r>
        <w:rPr>
          <w:rFonts w:ascii="Times" w:hAnsi="Times"/>
        </w:rPr>
        <w:t>Descriptive Statistics</w:t>
      </w:r>
    </w:p>
    <w:p w14:paraId="2C142614" w14:textId="1C059739" w:rsidR="002C2382" w:rsidRDefault="002C2382" w:rsidP="002C2382"/>
    <w:p w14:paraId="6478FF40" w14:textId="4A6210D0" w:rsidR="002C2382" w:rsidRDefault="002C2382" w:rsidP="002C2382">
      <w:pPr>
        <w:pStyle w:val="Heading3"/>
        <w:rPr>
          <w:rFonts w:ascii="Times" w:hAnsi="Times"/>
        </w:rPr>
      </w:pPr>
      <w:r>
        <w:rPr>
          <w:rFonts w:ascii="Times" w:hAnsi="Times"/>
        </w:rPr>
        <w:t>Sample</w:t>
      </w:r>
    </w:p>
    <w:p w14:paraId="2F2BE271" w14:textId="7AEAA7BC" w:rsidR="002C2382" w:rsidRDefault="002C2382" w:rsidP="002C2382"/>
    <w:p w14:paraId="48868FAF" w14:textId="4E791052" w:rsidR="00493CBE" w:rsidRDefault="00844F44" w:rsidP="002C2382">
      <w:pPr>
        <w:rPr>
          <w:rFonts w:ascii="Times" w:hAnsi="Times"/>
        </w:rPr>
      </w:pPr>
      <w:r>
        <w:rPr>
          <w:rFonts w:ascii="Times" w:hAnsi="Times"/>
        </w:rPr>
        <w:t xml:space="preserve">After </w:t>
      </w:r>
      <w:r w:rsidR="00216C88">
        <w:rPr>
          <w:rFonts w:ascii="Times" w:hAnsi="Times"/>
        </w:rPr>
        <w:t xml:space="preserve">filtering the dataset for individuals with complete URLs who also answered whether or not they turned out in the 2018 U.S. midterm election, </w:t>
      </w:r>
      <w:r>
        <w:rPr>
          <w:rFonts w:ascii="Times" w:hAnsi="Times"/>
        </w:rPr>
        <w:t xml:space="preserve">the </w:t>
      </w:r>
      <w:r w:rsidR="00216C88">
        <w:rPr>
          <w:rFonts w:ascii="Times" w:hAnsi="Times"/>
        </w:rPr>
        <w:t>final</w:t>
      </w:r>
      <w:r>
        <w:rPr>
          <w:rFonts w:ascii="Times" w:hAnsi="Times"/>
        </w:rPr>
        <w:t xml:space="preserve"> dataset</w:t>
      </w:r>
      <w:r w:rsidR="007E01D5">
        <w:rPr>
          <w:rFonts w:ascii="Times" w:hAnsi="Times"/>
        </w:rPr>
        <w:t xml:space="preserve"> (N = 708) </w:t>
      </w:r>
      <w:r>
        <w:rPr>
          <w:rFonts w:ascii="Times" w:hAnsi="Times"/>
        </w:rPr>
        <w:t xml:space="preserve">is composed as follows. </w:t>
      </w:r>
    </w:p>
    <w:p w14:paraId="184F5BC7" w14:textId="3780A747" w:rsidR="00493CBE" w:rsidRDefault="00493CBE" w:rsidP="002C2382">
      <w:pPr>
        <w:rPr>
          <w:rFonts w:ascii="Times" w:hAnsi="Times"/>
        </w:rPr>
      </w:pPr>
    </w:p>
    <w:p w14:paraId="277D5ED3" w14:textId="406C8C15" w:rsidR="006378A1" w:rsidRDefault="00493CBE" w:rsidP="002C2382">
      <w:pPr>
        <w:rPr>
          <w:rFonts w:ascii="Times" w:hAnsi="Times"/>
        </w:rPr>
      </w:pPr>
      <w:r>
        <w:rPr>
          <w:rFonts w:ascii="Times" w:hAnsi="Times"/>
        </w:rPr>
        <w:t>First, in terms of outcome variable 1 – whether or not an individual turned out to vote – there is a notable class imbalance</w:t>
      </w:r>
      <w:r w:rsidR="00976FF0">
        <w:rPr>
          <w:rFonts w:ascii="Times" w:hAnsi="Times"/>
        </w:rPr>
        <w:t xml:space="preserve"> in this dataset, </w:t>
      </w:r>
      <w:r w:rsidR="00E67A0A">
        <w:rPr>
          <w:rFonts w:ascii="Times" w:hAnsi="Times"/>
        </w:rPr>
        <w:t>with 91% stating that they voted in the 2018 election.</w:t>
      </w:r>
      <w:r w:rsidR="006F6802">
        <w:rPr>
          <w:rFonts w:ascii="Times" w:hAnsi="Times"/>
        </w:rPr>
        <w:t xml:space="preserve"> This is, of course, not in line with the actual 2018 midterm election in the United States, which – while high for such an election – was only 53%</w:t>
      </w:r>
      <w:r w:rsidR="006378A1">
        <w:rPr>
          <w:rFonts w:ascii="Times" w:hAnsi="Times"/>
        </w:rPr>
        <w:t xml:space="preserve"> </w:t>
      </w:r>
      <w:r w:rsidR="006378A1">
        <w:rPr>
          <w:rFonts w:ascii="Times" w:hAnsi="Times"/>
        </w:rPr>
        <w:fldChar w:fldCharType="begin" w:fldLock="1"/>
      </w:r>
      <w:r w:rsidR="00235EA8">
        <w:rPr>
          <w:rFonts w:ascii="Times" w:hAnsi="Times"/>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Pr>
          <w:rFonts w:ascii="Times" w:hAnsi="Times"/>
        </w:rPr>
        <w:fldChar w:fldCharType="separate"/>
      </w:r>
      <w:r w:rsidR="006378A1" w:rsidRPr="006378A1">
        <w:rPr>
          <w:rFonts w:ascii="Times" w:hAnsi="Times"/>
          <w:noProof/>
        </w:rPr>
        <w:t>(US Census Bureau, 2019)</w:t>
      </w:r>
      <w:r w:rsidR="006378A1">
        <w:rPr>
          <w:rFonts w:ascii="Times" w:hAnsi="Times"/>
        </w:rPr>
        <w:fldChar w:fldCharType="end"/>
      </w:r>
      <w:r w:rsidR="006F6802">
        <w:rPr>
          <w:rFonts w:ascii="Times" w:hAnsi="Times"/>
        </w:rPr>
        <w:t xml:space="preserve">. This discrepancy could be due to errors in sampling, </w:t>
      </w:r>
      <w:r w:rsidR="006378A1">
        <w:rPr>
          <w:rFonts w:ascii="Times" w:hAnsi="Times"/>
        </w:rPr>
        <w:t xml:space="preserve">panel conditioning, or – as was discussed in the literature review – the result of social desirability bias. It is notable that while online behavior data may </w:t>
      </w:r>
      <w:r w:rsidR="006378A1">
        <w:rPr>
          <w:rFonts w:ascii="Times" w:hAnsi="Times"/>
        </w:rPr>
        <w:lastRenderedPageBreak/>
        <w:t xml:space="preserve">present an avenue to avoid some of these challenges, the research process necessarily involves relying on self-reporting, a necessary limitation of the setup. </w:t>
      </w:r>
    </w:p>
    <w:p w14:paraId="2482764A" w14:textId="1849B1E5" w:rsidR="00E67A0A" w:rsidRDefault="005A4001" w:rsidP="002C2382">
      <w:pPr>
        <w:rPr>
          <w:rFonts w:ascii="Times" w:hAnsi="Times"/>
        </w:rPr>
      </w:pPr>
      <w:r>
        <w:rPr>
          <w:rFonts w:ascii="Times" w:hAnsi="Times"/>
          <w:noProof/>
        </w:rPr>
        <w:drawing>
          <wp:inline distT="0" distB="0" distL="0" distR="0" wp14:anchorId="5E3A6034" wp14:editId="10E43348">
            <wp:extent cx="5943600" cy="598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11 at 11.38.58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8170"/>
                    </a:xfrm>
                    <a:prstGeom prst="rect">
                      <a:avLst/>
                    </a:prstGeom>
                  </pic:spPr>
                </pic:pic>
              </a:graphicData>
            </a:graphic>
          </wp:inline>
        </w:drawing>
      </w:r>
    </w:p>
    <w:p w14:paraId="7D3D859B" w14:textId="27A1B38A" w:rsidR="00E67A0A" w:rsidRDefault="00E67A0A" w:rsidP="002C2382">
      <w:pPr>
        <w:rPr>
          <w:rFonts w:ascii="Times" w:hAnsi="Times"/>
        </w:rPr>
      </w:pPr>
    </w:p>
    <w:p w14:paraId="01718D8D" w14:textId="6EA4C334" w:rsidR="00E67A0A" w:rsidRDefault="00E67A0A" w:rsidP="002C2382">
      <w:pPr>
        <w:rPr>
          <w:rFonts w:ascii="Times" w:hAnsi="Times"/>
        </w:rPr>
      </w:pPr>
      <w:r>
        <w:rPr>
          <w:rFonts w:ascii="Times" w:hAnsi="Times"/>
        </w:rPr>
        <w:t xml:space="preserve">In terms of other demographic differences, it is notable that voters are 9.2 years older than non-voters, on average. </w:t>
      </w:r>
      <w:r w:rsidR="0058357A">
        <w:rPr>
          <w:rFonts w:ascii="Times" w:hAnsi="Times"/>
        </w:rPr>
        <w:t xml:space="preserve">The share of women is the same in both groups, </w:t>
      </w:r>
      <w:r w:rsidR="006378A1">
        <w:rPr>
          <w:rFonts w:ascii="Times" w:hAnsi="Times"/>
        </w:rPr>
        <w:t>as is ideology</w:t>
      </w:r>
      <w:r w:rsidR="0058357A">
        <w:rPr>
          <w:rFonts w:ascii="Times" w:hAnsi="Times"/>
        </w:rPr>
        <w:t xml:space="preserve"> </w:t>
      </w:r>
      <w:r w:rsidR="006378A1">
        <w:rPr>
          <w:rFonts w:ascii="Times" w:hAnsi="Times"/>
        </w:rPr>
        <w:t xml:space="preserve">(which </w:t>
      </w:r>
      <w:r w:rsidR="0058357A">
        <w:rPr>
          <w:rFonts w:ascii="Times" w:hAnsi="Times"/>
        </w:rPr>
        <w:t>is measured from 1 for those who identify as “very liberal” to 5, “very conservative</w:t>
      </w:r>
      <w:r w:rsidR="00552D5D">
        <w:rPr>
          <w:rFonts w:ascii="Times" w:hAnsi="Times"/>
        </w:rPr>
        <w:t>”</w:t>
      </w:r>
      <w:r w:rsidR="006378A1">
        <w:rPr>
          <w:rFonts w:ascii="Times" w:hAnsi="Times"/>
        </w:rPr>
        <w:t xml:space="preserve">). </w:t>
      </w:r>
      <w:r w:rsidR="00622680">
        <w:rPr>
          <w:rFonts w:ascii="Times" w:hAnsi="Times"/>
        </w:rPr>
        <w:t>Among voters, 61% have at least a two-year college degree, in contrast to only 53% of those who did not vote</w:t>
      </w:r>
      <w:r w:rsidR="00856661">
        <w:rPr>
          <w:rFonts w:ascii="Times" w:hAnsi="Times"/>
        </w:rPr>
        <w:t xml:space="preserve">, and 55% are married, unlike 38% of those who did not vote. Voters are also marginally more religious, on average. </w:t>
      </w:r>
    </w:p>
    <w:p w14:paraId="5427004F" w14:textId="7743BC24" w:rsidR="00E67A0A" w:rsidRDefault="00E67A0A" w:rsidP="002C2382">
      <w:pPr>
        <w:rPr>
          <w:rFonts w:ascii="Times" w:hAnsi="Times"/>
        </w:rPr>
      </w:pPr>
    </w:p>
    <w:p w14:paraId="7C959FBE" w14:textId="24AF5943" w:rsidR="00E67A0A" w:rsidRDefault="0058357A" w:rsidP="002C2382">
      <w:pPr>
        <w:rPr>
          <w:rFonts w:ascii="Times" w:hAnsi="Times"/>
        </w:rPr>
      </w:pPr>
      <w:r>
        <w:rPr>
          <w:rFonts w:ascii="Times" w:hAnsi="Times"/>
        </w:rPr>
        <w:t>Taking a look at only those who claimed to have voted</w:t>
      </w:r>
      <w:r w:rsidR="00280701">
        <w:rPr>
          <w:rFonts w:ascii="Times" w:hAnsi="Times"/>
        </w:rPr>
        <w:t xml:space="preserve"> for a Democrat or Republican candidate</w:t>
      </w:r>
      <w:r>
        <w:rPr>
          <w:rFonts w:ascii="Times" w:hAnsi="Times"/>
        </w:rPr>
        <w:t xml:space="preserve"> in the 2018 election, </w:t>
      </w:r>
      <w:r w:rsidR="00036076">
        <w:rPr>
          <w:rFonts w:ascii="Times" w:hAnsi="Times"/>
        </w:rPr>
        <w:t>it is evident</w:t>
      </w:r>
      <w:r w:rsidR="004C5CBA">
        <w:rPr>
          <w:rFonts w:ascii="Times" w:hAnsi="Times"/>
        </w:rPr>
        <w:t xml:space="preserve"> that this dataset skews towards the Democrats, with </w:t>
      </w:r>
      <w:r w:rsidR="00280701">
        <w:rPr>
          <w:rFonts w:ascii="Times" w:hAnsi="Times"/>
        </w:rPr>
        <w:t>60</w:t>
      </w:r>
      <w:r w:rsidR="004C5CBA">
        <w:rPr>
          <w:rFonts w:ascii="Times" w:hAnsi="Times"/>
        </w:rPr>
        <w:t xml:space="preserve">% of the sample favoring that party. </w:t>
      </w:r>
      <w:r w:rsidR="00622680">
        <w:rPr>
          <w:rFonts w:ascii="Times" w:hAnsi="Times"/>
        </w:rPr>
        <w:t xml:space="preserve">Only </w:t>
      </w:r>
      <w:r w:rsidR="00280701">
        <w:rPr>
          <w:rFonts w:ascii="Times" w:hAnsi="Times"/>
        </w:rPr>
        <w:t>40</w:t>
      </w:r>
      <w:r w:rsidR="004C5CBA">
        <w:rPr>
          <w:rFonts w:ascii="Times" w:hAnsi="Times"/>
        </w:rPr>
        <w:t>% voted for the Republican candidate in their congressional district</w:t>
      </w:r>
      <w:r w:rsidR="00280701">
        <w:rPr>
          <w:rFonts w:ascii="Times" w:hAnsi="Times"/>
        </w:rPr>
        <w:t xml:space="preserve">. </w:t>
      </w:r>
    </w:p>
    <w:p w14:paraId="359CBD8F" w14:textId="5920DAE8" w:rsidR="004C5CBA" w:rsidRDefault="004C5CBA" w:rsidP="002C2382">
      <w:pPr>
        <w:rPr>
          <w:rFonts w:ascii="Times" w:hAnsi="Times"/>
        </w:rPr>
      </w:pPr>
    </w:p>
    <w:p w14:paraId="5C7AECD1" w14:textId="42ED07CE" w:rsidR="004C5CBA" w:rsidRDefault="004C5CBA" w:rsidP="002C2382">
      <w:pPr>
        <w:rPr>
          <w:rFonts w:ascii="Times" w:hAnsi="Times"/>
        </w:rPr>
      </w:pPr>
      <w:r>
        <w:rPr>
          <w:rFonts w:ascii="Times" w:hAnsi="Times"/>
        </w:rPr>
        <w:t xml:space="preserve">There are also notable differences in the </w:t>
      </w:r>
      <w:r w:rsidR="00856661">
        <w:rPr>
          <w:rFonts w:ascii="Times" w:hAnsi="Times"/>
        </w:rPr>
        <w:t xml:space="preserve">demographic </w:t>
      </w:r>
      <w:r>
        <w:rPr>
          <w:rFonts w:ascii="Times" w:hAnsi="Times"/>
        </w:rPr>
        <w:t xml:space="preserve">makeup of each sample. In particular, unlike the distinction between voters and non-voters, gender differences appear to be more pronounced, with women making up a much greater share of Democrat voters versus Republican. </w:t>
      </w:r>
      <w:r w:rsidR="00856661">
        <w:rPr>
          <w:rFonts w:ascii="Times" w:hAnsi="Times"/>
        </w:rPr>
        <w:t xml:space="preserve">Republican voters are also approximately 4.48 years older than Democrat voters in this sample, and are more likely to be white, married, and religious. </w:t>
      </w:r>
      <w:r w:rsidR="009E7D6A">
        <w:rPr>
          <w:rFonts w:ascii="Times" w:hAnsi="Times"/>
        </w:rPr>
        <w:t>Unsurprisingly, ideology is clearly associated with party preference, with Democrat voters identifying towards the liberal end of the spectrum</w:t>
      </w:r>
      <w:r w:rsidR="00622680">
        <w:rPr>
          <w:rFonts w:ascii="Times" w:hAnsi="Times"/>
        </w:rPr>
        <w:t xml:space="preserve"> (values closer to 1)</w:t>
      </w:r>
      <w:r w:rsidR="009E7D6A">
        <w:rPr>
          <w:rFonts w:ascii="Times" w:hAnsi="Times"/>
        </w:rPr>
        <w:t>, and Republicans towards the conservative end</w:t>
      </w:r>
      <w:r w:rsidR="00622680">
        <w:rPr>
          <w:rFonts w:ascii="Times" w:hAnsi="Times"/>
        </w:rPr>
        <w:t xml:space="preserve"> (with values closer to 5)</w:t>
      </w:r>
      <w:r w:rsidR="009E7D6A">
        <w:rPr>
          <w:rFonts w:ascii="Times" w:hAnsi="Times"/>
        </w:rPr>
        <w:t>.</w:t>
      </w:r>
      <w:r w:rsidR="00016AEF">
        <w:rPr>
          <w:rFonts w:ascii="Times" w:hAnsi="Times"/>
        </w:rPr>
        <w:t xml:space="preserve"> </w:t>
      </w:r>
    </w:p>
    <w:p w14:paraId="4629B30F" w14:textId="77777777" w:rsidR="00622680" w:rsidRPr="00493CBE" w:rsidRDefault="00622680" w:rsidP="002C2382">
      <w:pPr>
        <w:rPr>
          <w:rFonts w:ascii="Times" w:hAnsi="Times"/>
        </w:rPr>
      </w:pPr>
    </w:p>
    <w:p w14:paraId="4FAC5AFE" w14:textId="716DF454" w:rsidR="002C2382" w:rsidRDefault="00856661" w:rsidP="002C2382">
      <w:r>
        <w:rPr>
          <w:noProof/>
        </w:rPr>
        <w:drawing>
          <wp:inline distT="0" distB="0" distL="0" distR="0" wp14:anchorId="22431D93" wp14:editId="0D08A4C9">
            <wp:extent cx="5943600" cy="528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11 at 11.42.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7F1F0A0C" w14:textId="364E1236" w:rsidR="002C2382" w:rsidRDefault="002C2382" w:rsidP="002C2382"/>
    <w:p w14:paraId="21C94F51" w14:textId="04DE9528" w:rsidR="00F803D3" w:rsidRPr="00F803D3" w:rsidRDefault="00F803D3" w:rsidP="002C2382">
      <w:pPr>
        <w:rPr>
          <w:rFonts w:ascii="Times" w:hAnsi="Times"/>
        </w:rPr>
      </w:pPr>
      <w:r>
        <w:rPr>
          <w:rFonts w:ascii="Times" w:hAnsi="Times"/>
        </w:rPr>
        <w:t xml:space="preserve">These findings align well with the general academic understanding of party coalitions in the United States, which describe the Democrats as younger, more diverse, less religious, and more likely to be female than their Republican counterparts </w:t>
      </w:r>
      <w:r>
        <w:rPr>
          <w:rFonts w:ascii="Times" w:hAnsi="Times"/>
        </w:rPr>
        <w:fldChar w:fldCharType="begin" w:fldLock="1"/>
      </w:r>
      <w:r>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operties":{"noteIndex":0},"schema":"https://github.com/citation-style-language/schema/raw/master/csl-citation.json"}</w:instrText>
      </w:r>
      <w:r>
        <w:rPr>
          <w:rFonts w:ascii="Times" w:hAnsi="Times"/>
        </w:rPr>
        <w:fldChar w:fldCharType="separate"/>
      </w:r>
      <w:r w:rsidRPr="00F803D3">
        <w:rPr>
          <w:rFonts w:ascii="Times" w:hAnsi="Times"/>
          <w:noProof/>
        </w:rPr>
        <w:t>(Pew Research Center, 2016)</w:t>
      </w:r>
      <w:r>
        <w:rPr>
          <w:rFonts w:ascii="Times" w:hAnsi="Times"/>
        </w:rPr>
        <w:fldChar w:fldCharType="end"/>
      </w:r>
      <w:r>
        <w:rPr>
          <w:rFonts w:ascii="Times" w:hAnsi="Times"/>
        </w:rPr>
        <w:t>.</w:t>
      </w:r>
    </w:p>
    <w:p w14:paraId="02E9C2F4" w14:textId="77777777" w:rsidR="002C2382" w:rsidRPr="002C2382" w:rsidRDefault="002C2382" w:rsidP="002C2382"/>
    <w:p w14:paraId="669344ED" w14:textId="7D03808D" w:rsidR="002C2382" w:rsidRDefault="002C2382" w:rsidP="002C2382">
      <w:pPr>
        <w:pStyle w:val="Heading3"/>
        <w:rPr>
          <w:rFonts w:ascii="Times" w:hAnsi="Times"/>
        </w:rPr>
      </w:pPr>
      <w:r>
        <w:rPr>
          <w:rFonts w:ascii="Times" w:hAnsi="Times"/>
        </w:rPr>
        <w:t>Search Behavior</w:t>
      </w:r>
    </w:p>
    <w:p w14:paraId="1D8723E6" w14:textId="77777777" w:rsidR="002C2382" w:rsidRPr="002C2382" w:rsidRDefault="002C2382" w:rsidP="002C2382"/>
    <w:p w14:paraId="41565496" w14:textId="6810DF1F" w:rsidR="00E1400B" w:rsidRDefault="000243B2" w:rsidP="004F3209">
      <w:pPr>
        <w:jc w:val="both"/>
        <w:rPr>
          <w:rFonts w:ascii="Times" w:hAnsi="Times"/>
        </w:rPr>
      </w:pPr>
      <w:r w:rsidRPr="000243B2">
        <w:rPr>
          <w:rFonts w:ascii="Times" w:hAnsi="Times"/>
          <w:b/>
        </w:rPr>
        <w:t>SEARCH ENGINE</w:t>
      </w:r>
      <w:r>
        <w:rPr>
          <w:rFonts w:ascii="Times" w:hAnsi="Times"/>
        </w:rPr>
        <w:t xml:space="preserve"> </w:t>
      </w:r>
      <w:r w:rsidR="005727B5">
        <w:rPr>
          <w:rFonts w:ascii="Times" w:hAnsi="Times"/>
        </w:rPr>
        <w:t xml:space="preserve">One advantage of this research in comparison to prior studies is the ability to leverage query data from other outlets </w:t>
      </w:r>
      <w:r w:rsidR="00C50433">
        <w:rPr>
          <w:rFonts w:ascii="Times" w:hAnsi="Times"/>
        </w:rPr>
        <w:t>other than</w:t>
      </w:r>
      <w:r w:rsidR="005727B5">
        <w:rPr>
          <w:rFonts w:ascii="Times" w:hAnsi="Times"/>
        </w:rPr>
        <w:t xml:space="preserve"> Google. This is relevant, because the user groups for different search engines vary in meaningful ways</w:t>
      </w:r>
      <w:r w:rsidR="00285FAD">
        <w:rPr>
          <w:rFonts w:ascii="Times" w:hAnsi="Times"/>
        </w:rPr>
        <w:t>. Additionally,</w:t>
      </w:r>
      <w:r w:rsidR="005727B5">
        <w:rPr>
          <w:rFonts w:ascii="Times" w:hAnsi="Times"/>
        </w:rPr>
        <w:t xml:space="preserve"> </w:t>
      </w:r>
      <w:r w:rsidR="00285FAD">
        <w:rPr>
          <w:rFonts w:ascii="Times" w:hAnsi="Times"/>
        </w:rPr>
        <w:t xml:space="preserve">while Google is the market leader (comprising 54% of the </w:t>
      </w:r>
      <w:r w:rsidR="00C50433">
        <w:rPr>
          <w:rFonts w:ascii="Times" w:hAnsi="Times"/>
        </w:rPr>
        <w:t xml:space="preserve">individual </w:t>
      </w:r>
      <w:r w:rsidR="00285FAD">
        <w:rPr>
          <w:rFonts w:ascii="Times" w:hAnsi="Times"/>
        </w:rPr>
        <w:t>search</w:t>
      </w:r>
      <w:r w:rsidR="00C50433">
        <w:rPr>
          <w:rFonts w:ascii="Times" w:hAnsi="Times"/>
        </w:rPr>
        <w:t xml:space="preserve"> queries</w:t>
      </w:r>
      <w:r w:rsidR="00285FAD">
        <w:rPr>
          <w:rFonts w:ascii="Times" w:hAnsi="Times"/>
        </w:rPr>
        <w:t xml:space="preserve"> </w:t>
      </w:r>
      <w:r w:rsidR="00E1400B">
        <w:rPr>
          <w:rFonts w:ascii="Times" w:hAnsi="Times"/>
        </w:rPr>
        <w:t xml:space="preserve">and 76% of the users </w:t>
      </w:r>
      <w:r w:rsidR="00285FAD">
        <w:rPr>
          <w:rFonts w:ascii="Times" w:hAnsi="Times"/>
        </w:rPr>
        <w:t>in this dataset), Bing in particular makes up a significant portion of the other queries, at 40%</w:t>
      </w:r>
      <w:r w:rsidR="00E1400B">
        <w:rPr>
          <w:rFonts w:ascii="Times" w:hAnsi="Times"/>
        </w:rPr>
        <w:t>, though only 12% of the users</w:t>
      </w:r>
      <w:r w:rsidR="00285FAD">
        <w:rPr>
          <w:rFonts w:ascii="Times" w:hAnsi="Times"/>
        </w:rPr>
        <w:t>.</w:t>
      </w:r>
      <w:r w:rsidR="00C50433">
        <w:rPr>
          <w:rFonts w:ascii="Times" w:hAnsi="Times"/>
        </w:rPr>
        <w:t xml:space="preserve"> Also, interestingly, there is absolutely no overlap among the users of the various search engines </w:t>
      </w:r>
      <w:r w:rsidR="00E1400B">
        <w:rPr>
          <w:rFonts w:ascii="Times" w:hAnsi="Times"/>
        </w:rPr>
        <w:t>–</w:t>
      </w:r>
      <w:r w:rsidR="00C50433">
        <w:rPr>
          <w:rFonts w:ascii="Times" w:hAnsi="Times"/>
        </w:rPr>
        <w:t xml:space="preserve"> </w:t>
      </w:r>
      <w:r w:rsidR="00E1400B">
        <w:rPr>
          <w:rFonts w:ascii="Times" w:hAnsi="Times"/>
        </w:rPr>
        <w:t xml:space="preserve">no participant made queries using both Google and Bing during the entire timeframe of the study, for example. </w:t>
      </w:r>
    </w:p>
    <w:p w14:paraId="6A4C9162" w14:textId="77777777" w:rsidR="00E1400B" w:rsidRDefault="00E1400B" w:rsidP="004F3209">
      <w:pPr>
        <w:jc w:val="both"/>
        <w:rPr>
          <w:rFonts w:ascii="Times" w:hAnsi="Times"/>
        </w:rPr>
      </w:pPr>
    </w:p>
    <w:p w14:paraId="0009E6BF" w14:textId="0744ABB9" w:rsidR="005727B5" w:rsidRDefault="00E1400B" w:rsidP="004F3209">
      <w:pPr>
        <w:jc w:val="both"/>
        <w:rPr>
          <w:rFonts w:ascii="Times" w:hAnsi="Times"/>
        </w:rPr>
      </w:pPr>
      <w:r>
        <w:rPr>
          <w:rFonts w:ascii="Times" w:hAnsi="Times"/>
          <w:noProof/>
        </w:rPr>
        <w:lastRenderedPageBreak/>
        <w:drawing>
          <wp:inline distT="0" distB="0" distL="0" distR="0" wp14:anchorId="707C8B61" wp14:editId="1DCE2D07">
            <wp:extent cx="5943600" cy="2024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1-10 at 4.09.0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4380"/>
                    </a:xfrm>
                    <a:prstGeom prst="rect">
                      <a:avLst/>
                    </a:prstGeom>
                  </pic:spPr>
                </pic:pic>
              </a:graphicData>
            </a:graphic>
          </wp:inline>
        </w:drawing>
      </w:r>
    </w:p>
    <w:p w14:paraId="36499C2C" w14:textId="145B0F29" w:rsidR="005727B5" w:rsidRDefault="005727B5" w:rsidP="004F3209">
      <w:pPr>
        <w:jc w:val="both"/>
        <w:rPr>
          <w:rFonts w:ascii="Times" w:hAnsi="Times"/>
        </w:rPr>
      </w:pPr>
    </w:p>
    <w:p w14:paraId="6DE98412" w14:textId="715BC523" w:rsidR="000243B2" w:rsidRDefault="00285FAD" w:rsidP="004F3209">
      <w:pPr>
        <w:jc w:val="both"/>
        <w:rPr>
          <w:rFonts w:ascii="Times" w:hAnsi="Times"/>
        </w:rPr>
      </w:pPr>
      <w:r>
        <w:rPr>
          <w:rFonts w:ascii="Times" w:hAnsi="Times"/>
        </w:rPr>
        <w:t xml:space="preserve">Demographically, </w:t>
      </w:r>
      <w:r w:rsidR="00E1400B">
        <w:rPr>
          <w:rFonts w:ascii="Times" w:hAnsi="Times"/>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35DAABDA" w14:textId="77777777" w:rsidR="00E1400B" w:rsidRDefault="00E1400B" w:rsidP="004F3209">
      <w:pPr>
        <w:jc w:val="both"/>
        <w:rPr>
          <w:rFonts w:ascii="Times" w:hAnsi="Times"/>
        </w:rPr>
      </w:pPr>
    </w:p>
    <w:p w14:paraId="6F330584" w14:textId="00A03485" w:rsidR="000243B2" w:rsidRDefault="000243B2" w:rsidP="004F3209">
      <w:pPr>
        <w:jc w:val="both"/>
        <w:rPr>
          <w:rFonts w:ascii="Times" w:hAnsi="Times"/>
        </w:rPr>
      </w:pPr>
    </w:p>
    <w:p w14:paraId="1D0B8964" w14:textId="51315A6B" w:rsidR="000243B2" w:rsidRPr="00551760" w:rsidRDefault="000243B2" w:rsidP="004F3209">
      <w:pPr>
        <w:jc w:val="both"/>
        <w:rPr>
          <w:rFonts w:ascii="Times" w:hAnsi="Times"/>
        </w:rPr>
      </w:pPr>
      <w:r>
        <w:rPr>
          <w:rFonts w:ascii="Times" w:hAnsi="Times"/>
          <w:b/>
        </w:rPr>
        <w:t>NUMBER OF QUERIES</w:t>
      </w:r>
      <w:r>
        <w:rPr>
          <w:rFonts w:ascii="Times" w:hAnsi="Times"/>
        </w:rPr>
        <w:t xml:space="preserve"> </w:t>
      </w:r>
      <w:r w:rsidR="00551760">
        <w:rPr>
          <w:rFonts w:ascii="Times" w:hAnsi="Times"/>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Pr>
          <w:rFonts w:ascii="Times" w:hAnsi="Times"/>
        </w:rPr>
        <w:t xml:space="preserve">hroughout all users over the entire dataset, the mean number of queries was 408.6, though with significant left skew (demonstrated by a median of 93.5). This ranged from only 1 search to 8,139. </w:t>
      </w:r>
      <w:r w:rsidR="00F93C6C">
        <w:rPr>
          <w:rFonts w:ascii="Times" w:hAnsi="Times"/>
          <w:color w:val="FF0000"/>
        </w:rPr>
        <w:t xml:space="preserve">Remove these? </w:t>
      </w:r>
    </w:p>
    <w:p w14:paraId="5EC4408A" w14:textId="327C8CD1" w:rsidR="005727B5" w:rsidRDefault="00285FAD" w:rsidP="004F3209">
      <w:pPr>
        <w:jc w:val="both"/>
        <w:rPr>
          <w:rFonts w:ascii="Times" w:hAnsi="Times"/>
        </w:rPr>
      </w:pPr>
      <w:r>
        <w:rPr>
          <w:rFonts w:ascii="Times" w:hAnsi="Times"/>
        </w:rPr>
        <w:t xml:space="preserve"> </w:t>
      </w:r>
    </w:p>
    <w:p w14:paraId="76E4ECDF" w14:textId="2CC8760E" w:rsidR="00285FAD" w:rsidRDefault="00E1400B" w:rsidP="004F3209">
      <w:pPr>
        <w:jc w:val="both"/>
        <w:rPr>
          <w:rFonts w:ascii="Times" w:hAnsi="Times"/>
        </w:rPr>
      </w:pPr>
      <w:r>
        <w:rPr>
          <w:rFonts w:ascii="Times" w:hAnsi="Times"/>
          <w:noProof/>
        </w:rPr>
        <w:lastRenderedPageBreak/>
        <w:drawing>
          <wp:inline distT="0" distB="0" distL="0" distR="0" wp14:anchorId="2165C131" wp14:editId="37B28FB3">
            <wp:extent cx="5943600" cy="3236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1-10 at 4.16.03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7FDC7889" w14:textId="480923CB" w:rsidR="00551760" w:rsidRDefault="00551760" w:rsidP="004F3209">
      <w:pPr>
        <w:jc w:val="both"/>
        <w:rPr>
          <w:rFonts w:ascii="Times" w:hAnsi="Times"/>
        </w:rPr>
      </w:pPr>
    </w:p>
    <w:p w14:paraId="21AEFEAF" w14:textId="454DF819" w:rsidR="00551760" w:rsidRDefault="00551760" w:rsidP="004F3209">
      <w:pPr>
        <w:jc w:val="both"/>
        <w:rPr>
          <w:rFonts w:ascii="Times" w:hAnsi="Times"/>
        </w:rPr>
      </w:pPr>
      <w:r>
        <w:rPr>
          <w:rFonts w:ascii="Times" w:hAnsi="Times"/>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Pr>
          <w:rFonts w:ascii="Times" w:hAnsi="Times"/>
        </w:rPr>
        <w:t>.</w:t>
      </w:r>
    </w:p>
    <w:p w14:paraId="072AA200" w14:textId="7783548F" w:rsidR="00551760" w:rsidRDefault="00E1400B" w:rsidP="004F3209">
      <w:pPr>
        <w:jc w:val="both"/>
        <w:rPr>
          <w:rFonts w:ascii="Times" w:hAnsi="Times"/>
        </w:rPr>
      </w:pPr>
      <w:r>
        <w:rPr>
          <w:rFonts w:ascii="Times" w:hAnsi="Times"/>
          <w:noProof/>
        </w:rPr>
        <w:drawing>
          <wp:inline distT="0" distB="0" distL="0" distR="0" wp14:anchorId="044FEFC2" wp14:editId="4FCCD1C3">
            <wp:extent cx="5943600" cy="31915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1-10 at 4.16.25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191510"/>
                    </a:xfrm>
                    <a:prstGeom prst="rect">
                      <a:avLst/>
                    </a:prstGeom>
                  </pic:spPr>
                </pic:pic>
              </a:graphicData>
            </a:graphic>
          </wp:inline>
        </w:drawing>
      </w:r>
    </w:p>
    <w:p w14:paraId="3193F8F6" w14:textId="4E793203" w:rsidR="00551760" w:rsidRDefault="00551760" w:rsidP="004F3209">
      <w:pPr>
        <w:jc w:val="both"/>
        <w:rPr>
          <w:rFonts w:ascii="Times" w:hAnsi="Times"/>
        </w:rPr>
      </w:pPr>
    </w:p>
    <w:p w14:paraId="1A8081F2" w14:textId="31CD231B" w:rsidR="00551760" w:rsidRPr="00551760" w:rsidRDefault="00551760" w:rsidP="004F3209">
      <w:pPr>
        <w:jc w:val="both"/>
        <w:rPr>
          <w:rFonts w:ascii="Times" w:hAnsi="Times"/>
        </w:rPr>
      </w:pPr>
      <w:r>
        <w:rPr>
          <w:rFonts w:ascii="Times" w:hAnsi="Times"/>
          <w:b/>
        </w:rPr>
        <w:t>SEARCH LENGTH</w:t>
      </w:r>
      <w:r>
        <w:rPr>
          <w:rFonts w:ascii="Times" w:hAnsi="Times"/>
        </w:rPr>
        <w:t xml:space="preserve"> </w:t>
      </w:r>
      <w:r w:rsidR="009962E6">
        <w:rPr>
          <w:rFonts w:ascii="Times" w:hAnsi="Times"/>
        </w:rPr>
        <w:t xml:space="preserve">Query text length ranged from a low of 1 character, to a maximum of 322, with a mean character length of 25.7 (and median of 22.12). </w:t>
      </w:r>
    </w:p>
    <w:p w14:paraId="782E0A09" w14:textId="33ED8A2B" w:rsidR="005727B5" w:rsidRDefault="005727B5" w:rsidP="004F3209">
      <w:pPr>
        <w:jc w:val="both"/>
        <w:rPr>
          <w:rFonts w:ascii="Times" w:hAnsi="Times"/>
        </w:rPr>
      </w:pPr>
    </w:p>
    <w:p w14:paraId="3ADA5B67" w14:textId="77777777" w:rsidR="00285FAD" w:rsidRDefault="00285FAD" w:rsidP="004F3209">
      <w:pPr>
        <w:jc w:val="both"/>
        <w:rPr>
          <w:rFonts w:ascii="Times" w:hAnsi="Times"/>
        </w:rPr>
      </w:pPr>
    </w:p>
    <w:p w14:paraId="2EA3F42E" w14:textId="2EEB543C" w:rsidR="005727B5" w:rsidRDefault="00E1400B" w:rsidP="004F3209">
      <w:pPr>
        <w:jc w:val="both"/>
        <w:rPr>
          <w:rFonts w:ascii="Times" w:hAnsi="Times"/>
        </w:rPr>
      </w:pPr>
      <w:r>
        <w:rPr>
          <w:rFonts w:ascii="Times" w:hAnsi="Times"/>
          <w:noProof/>
        </w:rPr>
        <w:lastRenderedPageBreak/>
        <w:drawing>
          <wp:inline distT="0" distB="0" distL="0" distR="0" wp14:anchorId="150B6082" wp14:editId="20B6BB1E">
            <wp:extent cx="5943600" cy="32429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1-10 at 4.19.19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42945"/>
                    </a:xfrm>
                    <a:prstGeom prst="rect">
                      <a:avLst/>
                    </a:prstGeom>
                  </pic:spPr>
                </pic:pic>
              </a:graphicData>
            </a:graphic>
          </wp:inline>
        </w:drawing>
      </w:r>
    </w:p>
    <w:p w14:paraId="1C3D9F05" w14:textId="77777777" w:rsidR="00F93C6C" w:rsidRDefault="00F93C6C" w:rsidP="004F3209">
      <w:pPr>
        <w:jc w:val="both"/>
        <w:rPr>
          <w:rFonts w:ascii="Times" w:hAnsi="Times"/>
        </w:rPr>
      </w:pPr>
    </w:p>
    <w:p w14:paraId="3D414558" w14:textId="72EEB313" w:rsidR="00F93C6C" w:rsidRDefault="0063246E" w:rsidP="004F3209">
      <w:pPr>
        <w:jc w:val="both"/>
        <w:rPr>
          <w:rFonts w:ascii="Times" w:hAnsi="Times"/>
        </w:rPr>
      </w:pPr>
      <w:r>
        <w:rPr>
          <w:rFonts w:ascii="Times" w:hAnsi="Times"/>
        </w:rPr>
        <w:t>There is a significant left-hand tail, though more minor variation on a partisan basis. Republicans lead Democrats in terms of query length, but not by a considerable amount</w:t>
      </w:r>
      <w:r w:rsidR="00E1400B">
        <w:rPr>
          <w:rFonts w:ascii="Times" w:hAnsi="Times"/>
        </w:rPr>
        <w:t>. N</w:t>
      </w:r>
      <w:r>
        <w:rPr>
          <w:rFonts w:ascii="Times" w:hAnsi="Times"/>
        </w:rPr>
        <w:t>on-voters have the shortest mean query length at under 20 characters.</w:t>
      </w:r>
    </w:p>
    <w:p w14:paraId="14D3D81E" w14:textId="73F3A708" w:rsidR="00F93C6C" w:rsidRDefault="00E1400B" w:rsidP="004F3209">
      <w:pPr>
        <w:jc w:val="both"/>
        <w:rPr>
          <w:rFonts w:ascii="Times" w:hAnsi="Times"/>
        </w:rPr>
      </w:pPr>
      <w:r>
        <w:rPr>
          <w:rFonts w:ascii="Times" w:hAnsi="Times"/>
          <w:noProof/>
        </w:rPr>
        <w:drawing>
          <wp:inline distT="0" distB="0" distL="0" distR="0" wp14:anchorId="655BDF02" wp14:editId="0C402E3D">
            <wp:extent cx="5943600" cy="320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0-01-10 at 4.20.12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208655"/>
                    </a:xfrm>
                    <a:prstGeom prst="rect">
                      <a:avLst/>
                    </a:prstGeom>
                  </pic:spPr>
                </pic:pic>
              </a:graphicData>
            </a:graphic>
          </wp:inline>
        </w:drawing>
      </w:r>
    </w:p>
    <w:p w14:paraId="0E2D7BE4" w14:textId="01F6916E" w:rsidR="0063246E" w:rsidRDefault="0063246E" w:rsidP="004F3209">
      <w:pPr>
        <w:jc w:val="both"/>
        <w:rPr>
          <w:rFonts w:ascii="Times" w:hAnsi="Times"/>
        </w:rPr>
      </w:pPr>
    </w:p>
    <w:p w14:paraId="6B35D3E4" w14:textId="6D058132" w:rsidR="0063246E" w:rsidRDefault="0063246E" w:rsidP="004F3209">
      <w:pPr>
        <w:jc w:val="both"/>
        <w:rPr>
          <w:rFonts w:ascii="Times" w:hAnsi="Times"/>
        </w:rPr>
      </w:pPr>
      <w:r>
        <w:rPr>
          <w:rFonts w:ascii="Times" w:hAnsi="Times"/>
          <w:b/>
        </w:rPr>
        <w:t>VOCABULARY</w:t>
      </w:r>
      <w:r>
        <w:rPr>
          <w:rFonts w:ascii="Times" w:hAnsi="Times"/>
        </w:rPr>
        <w:t xml:space="preserve"> Perhaps unsurprisingly, </w:t>
      </w:r>
      <w:r w:rsidR="00CA171F">
        <w:rPr>
          <w:rFonts w:ascii="Times" w:hAnsi="Times"/>
        </w:rPr>
        <w:t>partisanship has a notable relationship to the top search terms used by an individual</w:t>
      </w:r>
      <w:r w:rsidR="006E4CDF">
        <w:rPr>
          <w:rFonts w:ascii="Times" w:hAnsi="Times"/>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Pr>
          <w:rFonts w:ascii="Times" w:hAnsi="Times"/>
        </w:rPr>
        <w:t xml:space="preserve"> </w:t>
      </w:r>
    </w:p>
    <w:p w14:paraId="6856423E" w14:textId="073A5E38" w:rsidR="00F93C6C" w:rsidRDefault="00CB37AF" w:rsidP="004F3209">
      <w:pPr>
        <w:jc w:val="both"/>
        <w:rPr>
          <w:rFonts w:ascii="Times" w:hAnsi="Times"/>
        </w:rPr>
      </w:pPr>
      <w:r>
        <w:rPr>
          <w:rFonts w:ascii="Times" w:hAnsi="Times"/>
          <w:noProof/>
        </w:rPr>
        <w:lastRenderedPageBreak/>
        <w:drawing>
          <wp:inline distT="0" distB="0" distL="0" distR="0" wp14:anchorId="1FE1A131" wp14:editId="2B2C1DD6">
            <wp:extent cx="5943600" cy="2762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1-03 at 4.23.40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r>
        <w:rPr>
          <w:rFonts w:ascii="Times" w:hAnsi="Times"/>
          <w:noProof/>
        </w:rPr>
        <w:drawing>
          <wp:inline distT="0" distB="0" distL="0" distR="0" wp14:anchorId="2B27A034" wp14:editId="165C6C5D">
            <wp:extent cx="594360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3 at 4.23.53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339827DB" w14:textId="6F3DB9FF" w:rsidR="005727B5" w:rsidRDefault="005727B5" w:rsidP="004F3209">
      <w:pPr>
        <w:jc w:val="both"/>
        <w:rPr>
          <w:rFonts w:ascii="Times" w:hAnsi="Times"/>
        </w:rPr>
      </w:pPr>
    </w:p>
    <w:p w14:paraId="1B25E7F2" w14:textId="321269D4" w:rsidR="00A02F47" w:rsidRDefault="00A02F47" w:rsidP="00A02F47">
      <w:pPr>
        <w:rPr>
          <w:rFonts w:ascii="Times" w:eastAsia="Times New Roman" w:hAnsi="Times" w:cs="Times New Roman"/>
          <w:color w:val="000000"/>
        </w:rPr>
      </w:pPr>
      <w:r w:rsidRPr="00054ECD">
        <w:rPr>
          <w:rFonts w:ascii="Times" w:eastAsia="Times New Roman" w:hAnsi="Times" w:cs="Times New Roman"/>
          <w:b/>
          <w:bCs/>
          <w:color w:val="000000"/>
        </w:rPr>
        <w:t>SENTIMENT</w:t>
      </w:r>
      <w:r w:rsidRPr="00054ECD">
        <w:rPr>
          <w:rFonts w:ascii="Times" w:eastAsia="Times New Roman" w:hAnsi="Times" w:cs="Times New Roman"/>
          <w:color w:val="000000"/>
        </w:rPr>
        <w:t xml:space="preserve"> Following recommendations from Lui et al. (2011), the sentiment behind a query text is explored in an attempt to uncover the intention motivating the participant’s query. Several sentiment analysis methods were evaluated, including Bing (B. Lui, n.d.), which utilizes a simple positive-negative structure, the NRC Emotion Lexicon (Mohammad, 2016) that associates vocabulary with eight different emotional keywords, </w:t>
      </w:r>
      <w:r>
        <w:rPr>
          <w:rFonts w:ascii="Times" w:eastAsia="Times New Roman" w:hAnsi="Times" w:cs="Times New Roman"/>
          <w:color w:val="000000"/>
        </w:rPr>
        <w:t xml:space="preserve">and sentence-level analyses that can account for items such as negation. For example, the phrase “today is </w:t>
      </w:r>
      <w:r>
        <w:rPr>
          <w:rFonts w:ascii="Times" w:eastAsia="Times New Roman" w:hAnsi="Times" w:cs="Times New Roman"/>
          <w:i/>
          <w:color w:val="000000"/>
        </w:rPr>
        <w:t>not</w:t>
      </w:r>
      <w:r>
        <w:rPr>
          <w:rFonts w:ascii="Times" w:eastAsia="Times New Roman" w:hAnsi="Times" w:cs="Times New Roman"/>
          <w:color w:val="000000"/>
        </w:rPr>
        <w:t xml:space="preserve"> a good day” would be evaluated as negative, despite the presence of a positive word, “good.” </w:t>
      </w:r>
    </w:p>
    <w:p w14:paraId="0772AB48" w14:textId="5521A4A6" w:rsidR="00A02F47" w:rsidRDefault="00A02F47" w:rsidP="00A02F47">
      <w:pPr>
        <w:rPr>
          <w:rFonts w:ascii="Times New Roman" w:eastAsia="Times New Roman" w:hAnsi="Times New Roman" w:cs="Times New Roman"/>
        </w:rPr>
      </w:pPr>
    </w:p>
    <w:p w14:paraId="06B656B0" w14:textId="60E71519" w:rsidR="00A02F47" w:rsidRDefault="00A02F47" w:rsidP="00A02F47">
      <w:pPr>
        <w:rPr>
          <w:rFonts w:ascii="Times New Roman" w:eastAsia="Times New Roman" w:hAnsi="Times New Roman" w:cs="Times New Roman"/>
        </w:rPr>
      </w:pPr>
      <w:r>
        <w:rPr>
          <w:rFonts w:ascii="Times New Roman" w:eastAsia="Times New Roman" w:hAnsi="Times New Roman" w:cs="Times New Roman"/>
        </w:rPr>
        <w:t xml:space="preserve">However, the findings were not promising from a predictive standpoint from any of the methods employed, as very little variation existed based on ideology or voter status (for details on each method and results, see Appendix C). Therefore, sentiment is not employed as a feature in further models. </w:t>
      </w:r>
    </w:p>
    <w:p w14:paraId="1C213966" w14:textId="41A3C550" w:rsidR="00962C39" w:rsidRPr="00054ECD" w:rsidRDefault="00962C39" w:rsidP="00A02F47">
      <w:pPr>
        <w:rPr>
          <w:rFonts w:ascii="Times New Roman" w:eastAsia="Times New Roman" w:hAnsi="Times New Roman" w:cs="Times New Roman"/>
        </w:rPr>
      </w:pPr>
      <w:r>
        <w:rPr>
          <w:rFonts w:ascii="Times" w:hAnsi="Times" w:cs="Courier New"/>
          <w:noProof/>
          <w:color w:val="000000" w:themeColor="text1"/>
        </w:rPr>
        <w:lastRenderedPageBreak/>
        <w:drawing>
          <wp:inline distT="0" distB="0" distL="0" distR="0" wp14:anchorId="42D55DF0" wp14:editId="342C2F36">
            <wp:extent cx="5943600" cy="13639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83FE7B6" w14:textId="77777777" w:rsidR="00A02F47" w:rsidRDefault="00A02F47" w:rsidP="00A02F47">
      <w:pPr>
        <w:rPr>
          <w:rFonts w:ascii="Times" w:hAnsi="Times"/>
          <w:color w:val="000000" w:themeColor="text1"/>
        </w:rPr>
      </w:pPr>
    </w:p>
    <w:p w14:paraId="08857339" w14:textId="77777777" w:rsidR="00A02F47" w:rsidRDefault="00A02F47" w:rsidP="004F3209">
      <w:pPr>
        <w:jc w:val="both"/>
        <w:rPr>
          <w:rFonts w:ascii="Times" w:hAnsi="Times"/>
          <w:b/>
        </w:rPr>
      </w:pPr>
    </w:p>
    <w:p w14:paraId="1A326A54" w14:textId="77777777" w:rsidR="00A02F47" w:rsidRDefault="00A02F47" w:rsidP="004F3209">
      <w:pPr>
        <w:jc w:val="both"/>
        <w:rPr>
          <w:rFonts w:ascii="Times" w:hAnsi="Times"/>
          <w:b/>
        </w:rPr>
      </w:pPr>
    </w:p>
    <w:p w14:paraId="4C2B8A11" w14:textId="68188B31" w:rsidR="00DC40C7" w:rsidRPr="00DC40C7" w:rsidRDefault="00DC40C7">
      <w:pPr>
        <w:rPr>
          <w:rFonts w:ascii="Times" w:hAnsi="Times"/>
          <w:b/>
          <w:color w:val="FF0000"/>
        </w:rPr>
      </w:pPr>
      <w:r w:rsidRPr="00DC40C7">
        <w:rPr>
          <w:rFonts w:ascii="Times" w:hAnsi="Times"/>
          <w:b/>
          <w:color w:val="FF0000"/>
        </w:rPr>
        <w:t>TOPIC</w:t>
      </w:r>
    </w:p>
    <w:p w14:paraId="24FFAEEA" w14:textId="00185015" w:rsidR="00DC40C7" w:rsidRDefault="00DC40C7">
      <w:pPr>
        <w:rPr>
          <w:rFonts w:ascii="Times" w:hAnsi="Times"/>
        </w:rPr>
      </w:pPr>
    </w:p>
    <w:p w14:paraId="3FC4DD44" w14:textId="7E6956E9" w:rsidR="00DC40C7" w:rsidRDefault="00DC40C7">
      <w:pPr>
        <w:rPr>
          <w:rFonts w:ascii="Times" w:hAnsi="Times"/>
        </w:rPr>
      </w:pPr>
    </w:p>
    <w:p w14:paraId="2A3834FD" w14:textId="77777777" w:rsidR="00DC40C7" w:rsidRDefault="00DC40C7">
      <w:pPr>
        <w:rPr>
          <w:rFonts w:ascii="Times" w:hAnsi="Times"/>
        </w:rPr>
      </w:pPr>
    </w:p>
    <w:p w14:paraId="53220A14" w14:textId="3679D424" w:rsidR="00DC40C7" w:rsidRDefault="00DC40C7">
      <w:pPr>
        <w:rPr>
          <w:rFonts w:ascii="Times" w:hAnsi="Times"/>
          <w:color w:val="FF0000"/>
        </w:rPr>
      </w:pPr>
      <w:r>
        <w:rPr>
          <w:rFonts w:ascii="Times" w:hAnsi="Times"/>
          <w:color w:val="FF0000"/>
        </w:rPr>
        <w:t>Conclusion:</w:t>
      </w:r>
    </w:p>
    <w:p w14:paraId="7ACC2B16" w14:textId="3879445B" w:rsidR="00DC40C7" w:rsidRDefault="00DC40C7" w:rsidP="00DC40C7">
      <w:pPr>
        <w:pStyle w:val="ListParagraph"/>
        <w:numPr>
          <w:ilvl w:val="0"/>
          <w:numId w:val="9"/>
        </w:numPr>
        <w:rPr>
          <w:rFonts w:ascii="Times" w:hAnsi="Times"/>
          <w:color w:val="FF0000"/>
        </w:rPr>
      </w:pPr>
      <w:r>
        <w:rPr>
          <w:rFonts w:ascii="Times" w:hAnsi="Times"/>
          <w:color w:val="FF0000"/>
        </w:rPr>
        <w:t>Frequency of searches and vocabulary matter</w:t>
      </w:r>
    </w:p>
    <w:p w14:paraId="1F4036E5" w14:textId="62DD3F2F" w:rsidR="00DC40C7" w:rsidRPr="00DC40C7" w:rsidRDefault="00DC40C7" w:rsidP="00DC40C7">
      <w:pPr>
        <w:pStyle w:val="ListParagraph"/>
        <w:numPr>
          <w:ilvl w:val="0"/>
          <w:numId w:val="9"/>
        </w:numPr>
        <w:rPr>
          <w:rFonts w:ascii="Times" w:hAnsi="Times"/>
          <w:color w:val="FF0000"/>
        </w:rPr>
      </w:pPr>
      <w:r>
        <w:rPr>
          <w:rFonts w:ascii="Times" w:hAnsi="Times"/>
          <w:color w:val="FF0000"/>
        </w:rPr>
        <w:t>Sentiment doesn’t, at least at the word level</w:t>
      </w:r>
    </w:p>
    <w:p w14:paraId="286D9ED4" w14:textId="77777777" w:rsidR="005B06C4" w:rsidRDefault="005B06C4" w:rsidP="005B06C4">
      <w:pPr>
        <w:rPr>
          <w:rFonts w:ascii="Times" w:hAnsi="Times"/>
        </w:rPr>
      </w:pPr>
    </w:p>
    <w:p w14:paraId="2694027C" w14:textId="25663164" w:rsidR="005B06C4" w:rsidRDefault="005B06C4">
      <w:pPr>
        <w:rPr>
          <w:rFonts w:ascii="Times" w:hAnsi="Times"/>
        </w:rPr>
      </w:pPr>
      <w:r>
        <w:rPr>
          <w:rFonts w:ascii="Times" w:hAnsi="Times"/>
        </w:rPr>
        <w:br w:type="page"/>
      </w:r>
    </w:p>
    <w:p w14:paraId="70BA2431" w14:textId="1FA12EAF" w:rsidR="005B06C4" w:rsidRDefault="005B06C4" w:rsidP="005B06C4">
      <w:pPr>
        <w:pStyle w:val="Heading1"/>
        <w:jc w:val="both"/>
        <w:rPr>
          <w:rFonts w:ascii="Times" w:hAnsi="Times"/>
        </w:rPr>
      </w:pPr>
      <w:r>
        <w:rPr>
          <w:rFonts w:ascii="Times" w:hAnsi="Times"/>
        </w:rPr>
        <w:lastRenderedPageBreak/>
        <w:t>Methodology</w:t>
      </w:r>
    </w:p>
    <w:p w14:paraId="0588B7BC" w14:textId="68FD57B3" w:rsidR="005B06C4" w:rsidRDefault="005B06C4" w:rsidP="005B06C4"/>
    <w:p w14:paraId="5A1A54E7" w14:textId="5F3EE9A6" w:rsidR="005B06C4" w:rsidRDefault="005B06C4" w:rsidP="005B06C4">
      <w:pPr>
        <w:rPr>
          <w:rFonts w:ascii="Times" w:hAnsi="Times"/>
          <w:color w:val="FF0000"/>
        </w:rPr>
      </w:pPr>
      <w:r>
        <w:rPr>
          <w:rFonts w:ascii="Times" w:hAnsi="Times"/>
          <w:color w:val="FF0000"/>
        </w:rPr>
        <w:t>Summary</w:t>
      </w:r>
    </w:p>
    <w:p w14:paraId="0B968177" w14:textId="27F164E2" w:rsidR="005B06C4" w:rsidRDefault="005B06C4" w:rsidP="005B06C4">
      <w:pPr>
        <w:rPr>
          <w:rFonts w:ascii="Times" w:hAnsi="Times"/>
          <w:color w:val="FF0000"/>
        </w:rPr>
      </w:pPr>
    </w:p>
    <w:p w14:paraId="61412E0E" w14:textId="44F63137" w:rsidR="005B06C4" w:rsidRDefault="005B06C4" w:rsidP="005B06C4">
      <w:pPr>
        <w:pStyle w:val="Heading2"/>
        <w:jc w:val="both"/>
        <w:rPr>
          <w:rFonts w:ascii="Times" w:hAnsi="Times"/>
        </w:rPr>
      </w:pPr>
      <w:r>
        <w:rPr>
          <w:rFonts w:ascii="Times" w:hAnsi="Times"/>
        </w:rPr>
        <w:t>Datasets and Model Variations</w:t>
      </w:r>
    </w:p>
    <w:p w14:paraId="5FF31F5A" w14:textId="77777777" w:rsidR="005B06C4" w:rsidRDefault="005B06C4" w:rsidP="005B06C4">
      <w:pPr>
        <w:rPr>
          <w:rFonts w:ascii="Times" w:hAnsi="Times"/>
          <w:color w:val="FF0000"/>
        </w:rPr>
      </w:pPr>
    </w:p>
    <w:p w14:paraId="1DB43DFC" w14:textId="26BA9BAE" w:rsidR="005B06C4" w:rsidRDefault="005B06C4" w:rsidP="005B06C4">
      <w:pPr>
        <w:rPr>
          <w:rFonts w:ascii="Times" w:hAnsi="Times"/>
          <w:color w:val="FF0000"/>
        </w:rPr>
      </w:pPr>
      <w:r>
        <w:rPr>
          <w:rFonts w:ascii="Times" w:hAnsi="Times"/>
          <w:color w:val="FF0000"/>
        </w:rPr>
        <w:t>Summary</w:t>
      </w:r>
    </w:p>
    <w:p w14:paraId="33CAF501" w14:textId="0C260208" w:rsidR="005B06C4" w:rsidRDefault="005B06C4" w:rsidP="005B06C4"/>
    <w:p w14:paraId="29289824" w14:textId="15616F81" w:rsidR="005B06C4" w:rsidRDefault="005B06C4" w:rsidP="005B06C4"/>
    <w:p w14:paraId="3F407736" w14:textId="41E1D204" w:rsidR="005B06C4" w:rsidRDefault="005B06C4" w:rsidP="005B06C4">
      <w:pPr>
        <w:pStyle w:val="Heading2"/>
        <w:jc w:val="both"/>
        <w:rPr>
          <w:rFonts w:ascii="Times" w:hAnsi="Times"/>
        </w:rPr>
      </w:pPr>
      <w:r>
        <w:rPr>
          <w:rFonts w:ascii="Times" w:hAnsi="Times"/>
        </w:rPr>
        <w:t>Model Evaluation</w:t>
      </w:r>
    </w:p>
    <w:p w14:paraId="0F42ACF6" w14:textId="0BF2141D" w:rsidR="005B06C4" w:rsidRDefault="005B06C4" w:rsidP="005B06C4"/>
    <w:p w14:paraId="003239DE" w14:textId="72E00FB3" w:rsidR="005B06C4" w:rsidRDefault="005B06C4" w:rsidP="005B06C4">
      <w:pPr>
        <w:pStyle w:val="Heading3"/>
        <w:rPr>
          <w:rFonts w:ascii="Times" w:hAnsi="Times"/>
        </w:rPr>
      </w:pPr>
      <w:r>
        <w:rPr>
          <w:rFonts w:ascii="Times" w:hAnsi="Times"/>
        </w:rPr>
        <w:t>Metrics</w:t>
      </w:r>
    </w:p>
    <w:p w14:paraId="0FDC4FBB" w14:textId="0D06A1EE" w:rsidR="005B06C4" w:rsidRDefault="005B06C4" w:rsidP="005B06C4"/>
    <w:p w14:paraId="32CB1E6D" w14:textId="03F82C15" w:rsidR="005B06C4" w:rsidRPr="00235EA8" w:rsidRDefault="005B06C4" w:rsidP="005B06C4">
      <w:pPr>
        <w:rPr>
          <w:rFonts w:ascii="Times" w:hAnsi="Times"/>
        </w:rPr>
      </w:pPr>
      <w:r>
        <w:rPr>
          <w:rFonts w:ascii="Times" w:hAnsi="Times"/>
        </w:rPr>
        <w:t xml:space="preserve">Both research questions outlined in this study are binary classification tasks with a notable class imbalance. Therefore, accuracy – despite being the most common metric used for classification tasks – is not a suitable choice. Instead, precision, recall, and F1 scores will be reported. </w:t>
      </w:r>
    </w:p>
    <w:p w14:paraId="0174E552" w14:textId="7C8E383A" w:rsidR="005B06C4" w:rsidRDefault="005B06C4" w:rsidP="005B06C4"/>
    <w:p w14:paraId="3CF02356" w14:textId="6776338F" w:rsidR="005B06C4" w:rsidRDefault="005B06C4" w:rsidP="005B06C4">
      <w:pPr>
        <w:pStyle w:val="Heading3"/>
        <w:rPr>
          <w:rFonts w:ascii="Times" w:hAnsi="Times"/>
        </w:rPr>
      </w:pPr>
      <w:r>
        <w:rPr>
          <w:rFonts w:ascii="Times" w:hAnsi="Times"/>
        </w:rPr>
        <w:t>Baseline Models</w:t>
      </w:r>
    </w:p>
    <w:p w14:paraId="7710072C" w14:textId="62BFD63A" w:rsidR="005B06C4" w:rsidRDefault="005B06C4" w:rsidP="005B06C4"/>
    <w:p w14:paraId="748A5C8A" w14:textId="3575CF9F" w:rsidR="00235EA8" w:rsidRDefault="00235EA8" w:rsidP="005B06C4">
      <w:pPr>
        <w:rPr>
          <w:rFonts w:ascii="Times" w:hAnsi="Times"/>
        </w:rPr>
      </w:pPr>
      <w:r>
        <w:rPr>
          <w:rFonts w:ascii="Times" w:hAnsi="Times"/>
        </w:rPr>
        <w:t xml:space="preserve">In an effort to overcome the shortcomings of many prior studies relying on digital data to predict electoral outcomes, it is important to establish a meaningful baseline model for comparison </w:t>
      </w:r>
      <w:r>
        <w:rPr>
          <w:rFonts w:ascii="Times" w:hAnsi="Times"/>
        </w:rPr>
        <w:fldChar w:fldCharType="begin" w:fldLock="1"/>
      </w:r>
      <w:r>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235EA8">
        <w:rPr>
          <w:rFonts w:ascii="Times" w:hAnsi="Times"/>
          <w:noProof/>
        </w:rPr>
        <w:t>(Gayo-avello, 2012)</w:t>
      </w:r>
      <w:r>
        <w:rPr>
          <w:rFonts w:ascii="Times" w:hAnsi="Times"/>
        </w:rPr>
        <w:fldChar w:fldCharType="end"/>
      </w:r>
      <w:r>
        <w:rPr>
          <w:rFonts w:ascii="Times" w:hAnsi="Times"/>
        </w:rPr>
        <w:t xml:space="preserve">. </w:t>
      </w:r>
      <w:r w:rsidR="006E5788">
        <w:rPr>
          <w:rFonts w:ascii="Times" w:hAnsi="Times"/>
        </w:rPr>
        <w:fldChar w:fldCharType="begin" w:fldLock="1"/>
      </w:r>
      <w:r w:rsidR="007930AF">
        <w:rPr>
          <w:rFonts w:ascii="Times" w:hAnsi="Times"/>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Pr>
          <w:rFonts w:ascii="Times" w:hAnsi="Times"/>
        </w:rPr>
        <w:fldChar w:fldCharType="separate"/>
      </w:r>
      <w:r w:rsidR="006E5788" w:rsidRPr="006E5788">
        <w:rPr>
          <w:rFonts w:ascii="Times" w:hAnsi="Times"/>
          <w:noProof/>
        </w:rPr>
        <w:t xml:space="preserve">Cranmer </w:t>
      </w:r>
      <w:r w:rsidR="006E5788">
        <w:rPr>
          <w:rFonts w:ascii="Times" w:hAnsi="Times"/>
          <w:noProof/>
        </w:rPr>
        <w:t>and</w:t>
      </w:r>
      <w:r w:rsidR="006E5788" w:rsidRPr="006E5788">
        <w:rPr>
          <w:rFonts w:ascii="Times" w:hAnsi="Times"/>
          <w:noProof/>
        </w:rPr>
        <w:t xml:space="preserve"> Desmarais</w:t>
      </w:r>
      <w:r w:rsidR="006E5788">
        <w:rPr>
          <w:rFonts w:ascii="Times" w:hAnsi="Times"/>
          <w:noProof/>
        </w:rPr>
        <w:t xml:space="preserve"> (</w:t>
      </w:r>
      <w:r w:rsidR="006E5788" w:rsidRPr="006E5788">
        <w:rPr>
          <w:rFonts w:ascii="Times" w:hAnsi="Times"/>
          <w:noProof/>
        </w:rPr>
        <w:t>2017)</w:t>
      </w:r>
      <w:r w:rsidR="006E5788">
        <w:rPr>
          <w:rFonts w:ascii="Times" w:hAnsi="Times"/>
        </w:rPr>
        <w:fldChar w:fldCharType="end"/>
      </w:r>
      <w:r w:rsidR="006E5788">
        <w:rPr>
          <w:rFonts w:ascii="Times" w:hAnsi="Times"/>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Pr>
          <w:rFonts w:ascii="Times" w:hAnsi="Times"/>
        </w:rPr>
        <w:t xml:space="preserve">For example, prior studies have utilized incumbency or traditional polling as a baseline model </w:t>
      </w:r>
      <w:r w:rsidR="006E5788">
        <w:rPr>
          <w:rFonts w:ascii="Times" w:hAnsi="Times"/>
        </w:rPr>
        <w:t xml:space="preserve">when studying the predictive power of Google Trends </w:t>
      </w:r>
      <w:r>
        <w:rPr>
          <w:rFonts w:ascii="Times" w:hAnsi="Times"/>
        </w:rPr>
        <w:fldChar w:fldCharType="begin" w:fldLock="1"/>
      </w:r>
      <w:r w:rsidR="006E578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Pr>
          <w:rFonts w:ascii="Times" w:hAnsi="Times"/>
        </w:rPr>
        <w:fldChar w:fldCharType="separate"/>
      </w:r>
      <w:r w:rsidRPr="00235EA8">
        <w:rPr>
          <w:rFonts w:ascii="Times" w:hAnsi="Times"/>
          <w:noProof/>
        </w:rPr>
        <w:t>(C. Lui et al., 2011)</w:t>
      </w:r>
      <w:r>
        <w:rPr>
          <w:rFonts w:ascii="Times" w:hAnsi="Times"/>
        </w:rPr>
        <w:fldChar w:fldCharType="end"/>
      </w:r>
      <w:r w:rsidR="007930AF">
        <w:rPr>
          <w:rFonts w:ascii="Times" w:hAnsi="Times"/>
        </w:rPr>
        <w:t xml:space="preserve">, or simply the majority-label of all users statewide for predicting candidate preference with web-browsing history </w:t>
      </w:r>
      <w:r w:rsidR="007930AF">
        <w:rPr>
          <w:rFonts w:ascii="Times" w:hAnsi="Times"/>
        </w:rPr>
        <w:fldChar w:fldCharType="begin" w:fldLock="1"/>
      </w:r>
      <w:r w:rsidR="00F803D3">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Pr>
          <w:rFonts w:ascii="Times" w:hAnsi="Times"/>
        </w:rPr>
        <w:fldChar w:fldCharType="separate"/>
      </w:r>
      <w:r w:rsidR="007930AF" w:rsidRPr="007930AF">
        <w:rPr>
          <w:rFonts w:ascii="Times" w:hAnsi="Times"/>
          <w:noProof/>
        </w:rPr>
        <w:t>(Comarela et al., 2018)</w:t>
      </w:r>
      <w:r w:rsidR="007930AF">
        <w:rPr>
          <w:rFonts w:ascii="Times" w:hAnsi="Times"/>
        </w:rPr>
        <w:fldChar w:fldCharType="end"/>
      </w:r>
      <w:r w:rsidR="007930AF">
        <w:rPr>
          <w:rFonts w:ascii="Times" w:hAnsi="Times"/>
        </w:rPr>
        <w:t>.</w:t>
      </w:r>
    </w:p>
    <w:p w14:paraId="47EE00CA" w14:textId="10A12705" w:rsidR="006E5788" w:rsidRDefault="006E5788" w:rsidP="005B06C4">
      <w:pPr>
        <w:rPr>
          <w:rFonts w:ascii="Times" w:hAnsi="Times"/>
        </w:rPr>
      </w:pPr>
    </w:p>
    <w:p w14:paraId="116291EF" w14:textId="0A8C4F58" w:rsidR="006E5788" w:rsidRDefault="006E5788" w:rsidP="005B06C4">
      <w:pPr>
        <w:rPr>
          <w:rFonts w:ascii="Times" w:hAnsi="Times"/>
          <w:b/>
        </w:rPr>
      </w:pPr>
      <w:r>
        <w:rPr>
          <w:rFonts w:ascii="Times" w:hAnsi="Times"/>
          <w:b/>
        </w:rPr>
        <w:t>Majority-class</w:t>
      </w:r>
      <w:r w:rsidR="00555EA1">
        <w:rPr>
          <w:rFonts w:ascii="Times" w:hAnsi="Times"/>
          <w:b/>
        </w:rPr>
        <w:t xml:space="preserve"> Metric</w:t>
      </w:r>
    </w:p>
    <w:p w14:paraId="76588ECB" w14:textId="04B56582" w:rsidR="00594413" w:rsidRPr="004677C5" w:rsidRDefault="006E5788" w:rsidP="005B06C4">
      <w:pPr>
        <w:rPr>
          <w:rFonts w:ascii="Times" w:hAnsi="Times"/>
        </w:rPr>
      </w:pPr>
      <w:r>
        <w:rPr>
          <w:rFonts w:ascii="Times" w:hAnsi="Times"/>
        </w:rPr>
        <w:t xml:space="preserve">Given </w:t>
      </w:r>
      <w:r w:rsidR="00B621A3">
        <w:rPr>
          <w:rFonts w:ascii="Times" w:hAnsi="Times"/>
        </w:rPr>
        <w:t xml:space="preserve">the class imbalance present in both research questions (91-9 </w:t>
      </w:r>
      <w:r w:rsidR="00AD4F06">
        <w:rPr>
          <w:rFonts w:ascii="Times" w:hAnsi="Times"/>
        </w:rPr>
        <w:t xml:space="preserve">for turnout </w:t>
      </w:r>
      <w:r w:rsidR="00B621A3">
        <w:rPr>
          <w:rFonts w:ascii="Times" w:hAnsi="Times"/>
        </w:rPr>
        <w:t xml:space="preserve">and </w:t>
      </w:r>
      <w:r w:rsidR="00E84C17">
        <w:rPr>
          <w:rFonts w:ascii="Times" w:hAnsi="Times"/>
        </w:rPr>
        <w:t>60</w:t>
      </w:r>
      <w:r w:rsidR="00B621A3">
        <w:rPr>
          <w:rFonts w:ascii="Times" w:hAnsi="Times"/>
        </w:rPr>
        <w:t>-</w:t>
      </w:r>
      <w:r w:rsidR="00E84C17">
        <w:rPr>
          <w:rFonts w:ascii="Times" w:hAnsi="Times"/>
        </w:rPr>
        <w:t>40</w:t>
      </w:r>
      <w:r w:rsidR="00AD4F06">
        <w:rPr>
          <w:rFonts w:ascii="Times" w:hAnsi="Times"/>
        </w:rPr>
        <w:t xml:space="preserve"> for vote choice</w:t>
      </w:r>
      <w:r w:rsidR="00B621A3">
        <w:rPr>
          <w:rFonts w:ascii="Times" w:hAnsi="Times"/>
        </w:rPr>
        <w:t>)</w:t>
      </w:r>
      <w:r w:rsidR="00AD4F06">
        <w:rPr>
          <w:rFonts w:ascii="Times" w:hAnsi="Times"/>
        </w:rPr>
        <w:t>, a simple majority-class metric is important to consider when evaluating results. For example, it is necessary that the accuracy exceeds 91% for the question on turnout, given that simply predicting the status of “voter” for all observations would already result in 91% accuracy.</w:t>
      </w:r>
      <w:r w:rsidR="007930AF">
        <w:rPr>
          <w:rFonts w:ascii="Times" w:hAnsi="Times"/>
        </w:rPr>
        <w:t xml:space="preserve"> </w:t>
      </w:r>
    </w:p>
    <w:p w14:paraId="2AF4507D" w14:textId="77777777" w:rsidR="00594413" w:rsidRDefault="00594413" w:rsidP="005B06C4">
      <w:pPr>
        <w:rPr>
          <w:rFonts w:ascii="Times" w:hAnsi="Times"/>
          <w:b/>
        </w:rPr>
      </w:pPr>
    </w:p>
    <w:p w14:paraId="32CB29A2" w14:textId="62F259D0" w:rsidR="00AD4F06" w:rsidRDefault="00555EA1" w:rsidP="005B06C4">
      <w:pPr>
        <w:rPr>
          <w:rFonts w:ascii="Times" w:hAnsi="Times"/>
          <w:b/>
        </w:rPr>
      </w:pPr>
      <w:r>
        <w:rPr>
          <w:rFonts w:ascii="Times" w:hAnsi="Times"/>
          <w:b/>
        </w:rPr>
        <w:t>S</w:t>
      </w:r>
      <w:r w:rsidR="00AD4F06">
        <w:rPr>
          <w:rFonts w:ascii="Times" w:hAnsi="Times"/>
          <w:b/>
        </w:rPr>
        <w:t>ocio-</w:t>
      </w:r>
      <w:r>
        <w:rPr>
          <w:rFonts w:ascii="Times" w:hAnsi="Times"/>
          <w:b/>
        </w:rPr>
        <w:t>D</w:t>
      </w:r>
      <w:r w:rsidR="00AD4F06">
        <w:rPr>
          <w:rFonts w:ascii="Times" w:hAnsi="Times"/>
          <w:b/>
        </w:rPr>
        <w:t>emographic</w:t>
      </w:r>
      <w:r>
        <w:rPr>
          <w:rFonts w:ascii="Times" w:hAnsi="Times"/>
          <w:b/>
        </w:rPr>
        <w:t xml:space="preserve"> Logistic Regression M</w:t>
      </w:r>
      <w:r w:rsidR="00AD4F06">
        <w:rPr>
          <w:rFonts w:ascii="Times" w:hAnsi="Times"/>
          <w:b/>
        </w:rPr>
        <w:t>odel</w:t>
      </w:r>
      <w:r>
        <w:rPr>
          <w:rFonts w:ascii="Times" w:hAnsi="Times"/>
          <w:b/>
        </w:rPr>
        <w:t>s</w:t>
      </w:r>
    </w:p>
    <w:p w14:paraId="2D053AFD" w14:textId="1EF7BA9E" w:rsidR="00AD4F06" w:rsidRPr="008D2226" w:rsidRDefault="008D2226" w:rsidP="005B06C4">
      <w:pPr>
        <w:rPr>
          <w:rFonts w:ascii="Times" w:hAnsi="Times"/>
        </w:rPr>
      </w:pPr>
      <w:r>
        <w:rPr>
          <w:rFonts w:ascii="Times" w:hAnsi="Times"/>
        </w:rPr>
        <w:t>Traditionally</w:t>
      </w:r>
      <w:r w:rsidR="00E21F08">
        <w:rPr>
          <w:rFonts w:ascii="Times" w:hAnsi="Times"/>
        </w:rPr>
        <w:t>,</w:t>
      </w:r>
      <w:r>
        <w:rPr>
          <w:rFonts w:ascii="Times" w:hAnsi="Times"/>
        </w:rPr>
        <w:t xml:space="preserve"> models predicting voting behavior have often relied on </w:t>
      </w:r>
      <w:r w:rsidR="00E21F08">
        <w:rPr>
          <w:rFonts w:ascii="Times" w:hAnsi="Times"/>
        </w:rPr>
        <w:t>socio-</w:t>
      </w:r>
      <w:r>
        <w:rPr>
          <w:rFonts w:ascii="Times" w:hAnsi="Times"/>
        </w:rPr>
        <w:t>demographic characteristics</w:t>
      </w:r>
      <w:r w:rsidR="00E21F08">
        <w:rPr>
          <w:rFonts w:ascii="Times" w:hAnsi="Times"/>
        </w:rPr>
        <w:t xml:space="preserve">. </w:t>
      </w:r>
      <w:r w:rsidR="00083AC9">
        <w:rPr>
          <w:rFonts w:ascii="Times" w:hAnsi="Times"/>
        </w:rPr>
        <w:t xml:space="preserve">To evaluate whether </w:t>
      </w:r>
      <w:r w:rsidR="003B42CB">
        <w:rPr>
          <w:rFonts w:ascii="Times" w:hAnsi="Times"/>
        </w:rPr>
        <w:t xml:space="preserve">search engine behavior can predict voter turnout and vote choice to a meaningful degree, two simple logistic regression models utilizing theoretically-driven socio-demographic characteristics (namely </w:t>
      </w:r>
      <w:r w:rsidR="003B42CB" w:rsidRPr="004D7C04">
        <w:rPr>
          <w:rFonts w:ascii="Times" w:hAnsi="Times"/>
          <w:color w:val="000000" w:themeColor="text1"/>
        </w:rPr>
        <w:t xml:space="preserve">age, race, gender, level of education, religiosity, and marital and employment status) that have been shown to be associated with the outcomes of interest were created (see Appendix D for details). These resulted in </w:t>
      </w:r>
      <w:r w:rsidR="00EE6203" w:rsidRPr="004D7C04">
        <w:rPr>
          <w:rFonts w:ascii="Times" w:hAnsi="Times"/>
          <w:color w:val="000000" w:themeColor="text1"/>
        </w:rPr>
        <w:t>predictive accuracy of</w:t>
      </w:r>
      <w:r w:rsidR="004D7C04" w:rsidRPr="004D7C04">
        <w:rPr>
          <w:rFonts w:ascii="Times" w:hAnsi="Times"/>
          <w:color w:val="000000" w:themeColor="text1"/>
        </w:rPr>
        <w:t xml:space="preserve"> 92% and an F1 score of 95% for the turnout model, and an accuracy of 69%/F1 </w:t>
      </w:r>
      <w:r w:rsidR="004D7C04" w:rsidRPr="004D7C04">
        <w:rPr>
          <w:rFonts w:ascii="Times" w:hAnsi="Times"/>
          <w:color w:val="000000" w:themeColor="text1"/>
        </w:rPr>
        <w:lastRenderedPageBreak/>
        <w:t xml:space="preserve">score of 66% for the model predicting party choice. </w:t>
      </w:r>
      <w:r w:rsidR="004D7C04">
        <w:rPr>
          <w:rFonts w:ascii="Times" w:hAnsi="Times"/>
          <w:noProof/>
        </w:rPr>
        <w:drawing>
          <wp:inline distT="0" distB="0" distL="0" distR="0" wp14:anchorId="3170C4F5" wp14:editId="55EDFC3D">
            <wp:extent cx="2799108" cy="10752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11 at 1.20.11 PM.png"/>
                    <pic:cNvPicPr/>
                  </pic:nvPicPr>
                  <pic:blipFill>
                    <a:blip r:embed="rId18">
                      <a:extLst>
                        <a:ext uri="{28A0092B-C50C-407E-A947-70E740481C1C}">
                          <a14:useLocalDpi xmlns:a14="http://schemas.microsoft.com/office/drawing/2010/main" val="0"/>
                        </a:ext>
                      </a:extLst>
                    </a:blip>
                    <a:stretch>
                      <a:fillRect/>
                    </a:stretch>
                  </pic:blipFill>
                  <pic:spPr>
                    <a:xfrm>
                      <a:off x="0" y="0"/>
                      <a:ext cx="2813762" cy="1080896"/>
                    </a:xfrm>
                    <a:prstGeom prst="rect">
                      <a:avLst/>
                    </a:prstGeom>
                  </pic:spPr>
                </pic:pic>
              </a:graphicData>
            </a:graphic>
          </wp:inline>
        </w:drawing>
      </w:r>
      <w:r w:rsidR="004D7C04">
        <w:rPr>
          <w:rFonts w:ascii="Times" w:hAnsi="Times"/>
          <w:noProof/>
        </w:rPr>
        <w:drawing>
          <wp:inline distT="0" distB="0" distL="0" distR="0" wp14:anchorId="20BF133F" wp14:editId="3B2A7213">
            <wp:extent cx="2794000" cy="107330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11 at 1.20.35 PM.png"/>
                    <pic:cNvPicPr/>
                  </pic:nvPicPr>
                  <pic:blipFill>
                    <a:blip r:embed="rId19">
                      <a:extLst>
                        <a:ext uri="{28A0092B-C50C-407E-A947-70E740481C1C}">
                          <a14:useLocalDpi xmlns:a14="http://schemas.microsoft.com/office/drawing/2010/main" val="0"/>
                        </a:ext>
                      </a:extLst>
                    </a:blip>
                    <a:stretch>
                      <a:fillRect/>
                    </a:stretch>
                  </pic:blipFill>
                  <pic:spPr>
                    <a:xfrm>
                      <a:off x="0" y="0"/>
                      <a:ext cx="2800993" cy="1075991"/>
                    </a:xfrm>
                    <a:prstGeom prst="rect">
                      <a:avLst/>
                    </a:prstGeom>
                  </pic:spPr>
                </pic:pic>
              </a:graphicData>
            </a:graphic>
          </wp:inline>
        </w:drawing>
      </w:r>
    </w:p>
    <w:p w14:paraId="07EE04AB" w14:textId="08ECCCB0" w:rsidR="005B06C4" w:rsidRDefault="005B06C4" w:rsidP="005B06C4">
      <w:pPr>
        <w:rPr>
          <w:rFonts w:ascii="Times" w:hAnsi="Times"/>
        </w:rPr>
      </w:pPr>
    </w:p>
    <w:p w14:paraId="0E0D4DD7" w14:textId="77777777" w:rsidR="005B06C4" w:rsidRPr="005B06C4" w:rsidRDefault="005B06C4" w:rsidP="005B06C4"/>
    <w:p w14:paraId="60FA5F98" w14:textId="77777777" w:rsidR="005B06C4" w:rsidRPr="005B06C4" w:rsidRDefault="005B06C4" w:rsidP="005B06C4"/>
    <w:p w14:paraId="55FF53D8" w14:textId="77777777" w:rsidR="005B06C4" w:rsidRPr="005B06C4" w:rsidRDefault="005B06C4" w:rsidP="005B06C4"/>
    <w:p w14:paraId="72B803D8" w14:textId="77777777" w:rsidR="005B06C4" w:rsidRPr="005B06C4" w:rsidRDefault="005B06C4" w:rsidP="005B06C4">
      <w:pPr>
        <w:rPr>
          <w:rFonts w:ascii="Times" w:hAnsi="Times"/>
          <w:color w:val="FF0000"/>
        </w:rPr>
      </w:pPr>
    </w:p>
    <w:p w14:paraId="5C818AE4" w14:textId="77777777" w:rsidR="005B06C4" w:rsidRDefault="005B06C4" w:rsidP="005B06C4">
      <w:pPr>
        <w:rPr>
          <w:rFonts w:ascii="Times" w:hAnsi="Times"/>
        </w:rPr>
      </w:pPr>
    </w:p>
    <w:p w14:paraId="049485AE" w14:textId="1072FE57" w:rsidR="00DC40C7" w:rsidRPr="005B06C4" w:rsidRDefault="00DC40C7" w:rsidP="005B06C4">
      <w:pPr>
        <w:rPr>
          <w:rFonts w:ascii="Times" w:eastAsiaTheme="majorEastAsia" w:hAnsi="Times" w:cstheme="majorBidi"/>
          <w:color w:val="2F5496" w:themeColor="accent1" w:themeShade="BF"/>
          <w:sz w:val="32"/>
          <w:szCs w:val="32"/>
        </w:rPr>
      </w:pPr>
      <w:r w:rsidRPr="005B06C4">
        <w:rPr>
          <w:rFonts w:ascii="Times" w:hAnsi="Times"/>
        </w:rPr>
        <w:br w:type="page"/>
      </w:r>
    </w:p>
    <w:p w14:paraId="4C2E8D25" w14:textId="39E440BE" w:rsidR="002C2382" w:rsidRDefault="002C2382" w:rsidP="002C2382">
      <w:pPr>
        <w:pStyle w:val="Heading1"/>
        <w:jc w:val="both"/>
        <w:rPr>
          <w:rFonts w:ascii="Times" w:hAnsi="Times"/>
        </w:rPr>
      </w:pPr>
      <w:r>
        <w:rPr>
          <w:rFonts w:ascii="Times" w:hAnsi="Times"/>
        </w:rPr>
        <w:lastRenderedPageBreak/>
        <w:t>Appendix</w:t>
      </w:r>
    </w:p>
    <w:p w14:paraId="401448A7" w14:textId="77777777" w:rsidR="002C2382" w:rsidRDefault="002C2382" w:rsidP="002C2382"/>
    <w:p w14:paraId="29B00D80" w14:textId="4058DBF2" w:rsidR="002C2382" w:rsidRPr="002C2382" w:rsidRDefault="002C2382" w:rsidP="002C2382">
      <w:pPr>
        <w:pStyle w:val="ListParagraph"/>
        <w:numPr>
          <w:ilvl w:val="0"/>
          <w:numId w:val="6"/>
        </w:numPr>
        <w:rPr>
          <w:rFonts w:ascii="Times" w:hAnsi="Times"/>
          <w:b/>
        </w:rPr>
      </w:pPr>
      <w:r w:rsidRPr="002C2382">
        <w:rPr>
          <w:rFonts w:ascii="Times" w:hAnsi="Times"/>
          <w:b/>
        </w:rPr>
        <w:t>Sample Information</w:t>
      </w:r>
    </w:p>
    <w:p w14:paraId="698E99BD" w14:textId="6534073B" w:rsidR="002C2382" w:rsidRDefault="002C2382" w:rsidP="002C2382"/>
    <w:p w14:paraId="1806571A" w14:textId="2AB44C55" w:rsidR="002C2382" w:rsidRDefault="002C2382" w:rsidP="002C2382">
      <w:pPr>
        <w:rPr>
          <w:rFonts w:ascii="Times" w:hAnsi="Times"/>
        </w:rPr>
      </w:pPr>
      <w:r w:rsidRPr="002C2382">
        <w:rPr>
          <w:rFonts w:ascii="Times" w:hAnsi="Times"/>
        </w:rPr>
        <w:t xml:space="preserve">Respondents were sampled </w:t>
      </w:r>
      <w:r>
        <w:rPr>
          <w:rFonts w:ascii="Times" w:hAnsi="Times"/>
        </w:rPr>
        <w:t>based on</w:t>
      </w:r>
      <w:r w:rsidRPr="002C2382">
        <w:rPr>
          <w:rFonts w:ascii="Times" w:hAnsi="Times"/>
        </w:rPr>
        <w:t xml:space="preserve"> YouGov’s </w:t>
      </w:r>
      <w:r>
        <w:rPr>
          <w:rFonts w:ascii="Times" w:hAnsi="Times"/>
        </w:rPr>
        <w:t>methodology that considers both demographic and political targets, and reweighted to more accurately represent the U.S. population based on YouGov’s weights.  As YouGov explains, respondents</w:t>
      </w:r>
      <w:r w:rsidRPr="002C2382">
        <w:rPr>
          <w:rFonts w:ascii="Times" w:hAnsi="Times"/>
        </w:rPr>
        <w:t xml:space="preserve">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Default="001678E6" w:rsidP="002C2382">
      <w:pPr>
        <w:rPr>
          <w:rFonts w:ascii="Times" w:hAnsi="Times"/>
        </w:rPr>
      </w:pPr>
    </w:p>
    <w:p w14:paraId="08FD8303" w14:textId="01C3CAFE" w:rsidR="001678E6" w:rsidRDefault="001678E6" w:rsidP="001678E6">
      <w:pPr>
        <w:pStyle w:val="ListParagraph"/>
        <w:numPr>
          <w:ilvl w:val="0"/>
          <w:numId w:val="6"/>
        </w:numPr>
        <w:rPr>
          <w:rFonts w:ascii="Times" w:hAnsi="Times"/>
          <w:b/>
        </w:rPr>
      </w:pPr>
      <w:r>
        <w:rPr>
          <w:rFonts w:ascii="Times" w:hAnsi="Times"/>
          <w:b/>
        </w:rPr>
        <w:t>Data Challenges</w:t>
      </w:r>
    </w:p>
    <w:p w14:paraId="4F4F25F9" w14:textId="542224D4" w:rsidR="001678E6" w:rsidRPr="00962C39" w:rsidRDefault="00962C39" w:rsidP="001678E6">
      <w:pPr>
        <w:rPr>
          <w:rFonts w:ascii="Times" w:hAnsi="Times"/>
          <w:b/>
          <w:color w:val="FF0000"/>
        </w:rPr>
      </w:pPr>
      <w:r>
        <w:rPr>
          <w:rFonts w:ascii="Times" w:hAnsi="Times"/>
          <w:color w:val="FF0000"/>
        </w:rPr>
        <w:t xml:space="preserve">Summarize: </w:t>
      </w:r>
      <w:r w:rsidRPr="00962C39">
        <w:rPr>
          <w:rFonts w:ascii="Times" w:hAnsi="Times"/>
          <w:color w:val="FF0000"/>
        </w:rPr>
        <w:t>However, luckily there is very little difference between the two samples in terms of the significant variables such as political preference, voters vs. non-voters, and demographics associated with vote choice. The only exception is age, as those with full URL information are approximately four years older, on average</w:t>
      </w:r>
    </w:p>
    <w:p w14:paraId="1BE5C934" w14:textId="1D6AFD9C" w:rsidR="001678E6" w:rsidRDefault="001678E6" w:rsidP="001678E6">
      <w:pPr>
        <w:rPr>
          <w:rFonts w:ascii="Times" w:hAnsi="Times"/>
          <w:b/>
        </w:rPr>
      </w:pPr>
      <w:r>
        <w:rPr>
          <w:rFonts w:ascii="Times" w:hAnsi="Times"/>
          <w:noProof/>
          <w:color w:val="000000" w:themeColor="text1"/>
        </w:rPr>
        <w:drawing>
          <wp:inline distT="0" distB="0" distL="0" distR="0" wp14:anchorId="04CD8840" wp14:editId="7058E58B">
            <wp:extent cx="5943600" cy="29451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02 at 3.07.31 P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945130"/>
                    </a:xfrm>
                    <a:prstGeom prst="rect">
                      <a:avLst/>
                    </a:prstGeom>
                  </pic:spPr>
                </pic:pic>
              </a:graphicData>
            </a:graphic>
          </wp:inline>
        </w:drawing>
      </w:r>
    </w:p>
    <w:p w14:paraId="0CA4FE39" w14:textId="3F6B8698" w:rsidR="002C2382" w:rsidRDefault="002C2382" w:rsidP="002C2382">
      <w:pPr>
        <w:rPr>
          <w:rFonts w:ascii="Times" w:hAnsi="Times"/>
          <w:b/>
        </w:rPr>
      </w:pPr>
    </w:p>
    <w:p w14:paraId="1B17391B" w14:textId="04E8F0CC" w:rsidR="00962C39" w:rsidRPr="00962C39" w:rsidRDefault="00962C39" w:rsidP="002C2382">
      <w:pPr>
        <w:rPr>
          <w:rFonts w:ascii="Times" w:hAnsi="Times"/>
          <w:color w:val="FF0000"/>
        </w:rPr>
      </w:pPr>
      <w:r>
        <w:rPr>
          <w:rFonts w:ascii="Times" w:hAnsi="Times"/>
          <w:color w:val="FF0000"/>
        </w:rPr>
        <w:t>Logistic regression</w:t>
      </w:r>
    </w:p>
    <w:p w14:paraId="2C96AC3E" w14:textId="77777777" w:rsidR="00A02F47" w:rsidRPr="00A02F47" w:rsidRDefault="00A02F47" w:rsidP="002C2382">
      <w:pPr>
        <w:rPr>
          <w:rFonts w:ascii="Times" w:hAnsi="Times"/>
          <w:b/>
        </w:rPr>
      </w:pPr>
    </w:p>
    <w:p w14:paraId="562245DB" w14:textId="367B11AF" w:rsidR="00A02F47" w:rsidRPr="00A02F47" w:rsidRDefault="00A02F47" w:rsidP="00A02F47">
      <w:pPr>
        <w:pStyle w:val="ListParagraph"/>
        <w:numPr>
          <w:ilvl w:val="0"/>
          <w:numId w:val="6"/>
        </w:numPr>
        <w:jc w:val="both"/>
        <w:rPr>
          <w:rFonts w:ascii="Times" w:hAnsi="Times"/>
          <w:b/>
        </w:rPr>
      </w:pPr>
      <w:r w:rsidRPr="00A02F47">
        <w:rPr>
          <w:rFonts w:ascii="Times" w:hAnsi="Times"/>
          <w:b/>
        </w:rPr>
        <w:t>Sentiment Analysis</w:t>
      </w:r>
    </w:p>
    <w:p w14:paraId="2A6230FB" w14:textId="0820D2C8" w:rsidR="00A02F47" w:rsidRDefault="00A02F47" w:rsidP="00A02F47">
      <w:pPr>
        <w:jc w:val="both"/>
        <w:rPr>
          <w:rFonts w:ascii="Times" w:hAnsi="Times"/>
        </w:rPr>
      </w:pPr>
    </w:p>
    <w:p w14:paraId="32AC34D2" w14:textId="0DE12CCF" w:rsidR="00A02F47" w:rsidRPr="009F3BBE" w:rsidRDefault="00A02F47" w:rsidP="00A02F47">
      <w:pPr>
        <w:jc w:val="both"/>
        <w:rPr>
          <w:rFonts w:ascii="Times" w:hAnsi="Times"/>
        </w:rPr>
      </w:pPr>
      <w:r>
        <w:rPr>
          <w:rFonts w:ascii="Times" w:hAnsi="Times"/>
        </w:rPr>
        <w:lastRenderedPageBreak/>
        <w:t xml:space="preserve">Beyond merely the terms used, the sentiment associated with each word could theoretically be used to gain a fuller understanding of the intention behind a query. To begin this analysis, all users’ queries were analyzed using the Bing sentiment library </w:t>
      </w:r>
      <w:r>
        <w:rPr>
          <w:rFonts w:ascii="Times" w:hAnsi="Times"/>
        </w:rPr>
        <w:fldChar w:fldCharType="begin" w:fldLock="1"/>
      </w:r>
      <w:r>
        <w:rPr>
          <w:rFonts w:ascii="Times" w:hAnsi="Times"/>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Pr>
          <w:rFonts w:ascii="Times" w:hAnsi="Times"/>
        </w:rPr>
        <w:fldChar w:fldCharType="separate"/>
      </w:r>
      <w:r w:rsidRPr="00332EE6">
        <w:rPr>
          <w:rFonts w:ascii="Times" w:hAnsi="Times"/>
          <w:noProof/>
        </w:rPr>
        <w:t>(B. Lui, n.d.)</w:t>
      </w:r>
      <w:r>
        <w:rPr>
          <w:rFonts w:ascii="Times" w:hAnsi="Times"/>
        </w:rPr>
        <w:fldChar w:fldCharType="end"/>
      </w:r>
      <w:r>
        <w:rPr>
          <w:rFonts w:ascii="Times" w:hAnsi="Times"/>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09862E94" w14:textId="77777777" w:rsidR="00A02F47" w:rsidRDefault="00A02F47" w:rsidP="00A02F47">
      <w:pPr>
        <w:jc w:val="both"/>
        <w:rPr>
          <w:rFonts w:ascii="Times" w:hAnsi="Times"/>
        </w:rPr>
      </w:pPr>
      <w:r>
        <w:rPr>
          <w:rFonts w:ascii="Times" w:hAnsi="Times"/>
          <w:noProof/>
        </w:rPr>
        <w:drawing>
          <wp:inline distT="0" distB="0" distL="0" distR="0" wp14:anchorId="158456E1" wp14:editId="1105B92D">
            <wp:extent cx="5943600" cy="32772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0-01-10 at 4.44.26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277235"/>
                    </a:xfrm>
                    <a:prstGeom prst="rect">
                      <a:avLst/>
                    </a:prstGeom>
                  </pic:spPr>
                </pic:pic>
              </a:graphicData>
            </a:graphic>
          </wp:inline>
        </w:drawing>
      </w:r>
    </w:p>
    <w:p w14:paraId="7BB594EA" w14:textId="77777777" w:rsidR="00A02F47" w:rsidRDefault="00A02F47" w:rsidP="00A02F47">
      <w:pPr>
        <w:jc w:val="both"/>
        <w:rPr>
          <w:rFonts w:ascii="Times" w:hAnsi="Times"/>
        </w:rPr>
      </w:pPr>
    </w:p>
    <w:p w14:paraId="001EDB35" w14:textId="77777777" w:rsidR="00A02F47" w:rsidRDefault="00A02F47" w:rsidP="00A02F47">
      <w:pPr>
        <w:jc w:val="both"/>
        <w:rPr>
          <w:rFonts w:ascii="Times" w:hAnsi="Times"/>
        </w:rPr>
      </w:pPr>
    </w:p>
    <w:p w14:paraId="3ACC4005" w14:textId="77777777" w:rsidR="00A02F47" w:rsidRDefault="00A02F47" w:rsidP="00A02F47">
      <w:pPr>
        <w:jc w:val="both"/>
        <w:rPr>
          <w:rFonts w:ascii="Times" w:hAnsi="Times"/>
        </w:rPr>
      </w:pPr>
      <w:r>
        <w:rPr>
          <w:rFonts w:ascii="Times" w:hAnsi="Times"/>
        </w:rPr>
        <w:t xml:space="preserve">Next, the NRC Emotion Lexicon </w:t>
      </w:r>
      <w:r>
        <w:rPr>
          <w:rFonts w:ascii="Times" w:hAnsi="Times"/>
        </w:rPr>
        <w:fldChar w:fldCharType="begin" w:fldLock="1"/>
      </w:r>
      <w:r>
        <w:rPr>
          <w:rFonts w:ascii="Times" w:hAnsi="Times"/>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Pr>
          <w:rFonts w:ascii="Times" w:hAnsi="Times"/>
        </w:rPr>
        <w:fldChar w:fldCharType="separate"/>
      </w:r>
      <w:r w:rsidRPr="00DC40C7">
        <w:rPr>
          <w:rFonts w:ascii="Times" w:hAnsi="Times"/>
          <w:noProof/>
        </w:rPr>
        <w:t>(Mohammad, 2016)</w:t>
      </w:r>
      <w:r>
        <w:rPr>
          <w:rFonts w:ascii="Times" w:hAnsi="Times"/>
        </w:rPr>
        <w:fldChar w:fldCharType="end"/>
      </w:r>
      <w:r>
        <w:rPr>
          <w:rFonts w:ascii="Times" w:hAnsi="Times"/>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48C0C966" w14:textId="77777777" w:rsidR="00A02F47" w:rsidRDefault="00A02F47" w:rsidP="00A02F47">
      <w:pPr>
        <w:jc w:val="both"/>
        <w:rPr>
          <w:rFonts w:ascii="Times" w:hAnsi="Times"/>
        </w:rPr>
      </w:pPr>
    </w:p>
    <w:p w14:paraId="26FB1E28" w14:textId="77777777" w:rsidR="00A02F47" w:rsidRDefault="00A02F47" w:rsidP="00A02F47">
      <w:pPr>
        <w:jc w:val="both"/>
        <w:rPr>
          <w:rFonts w:ascii="Times" w:hAnsi="Times"/>
        </w:rPr>
      </w:pPr>
      <w:r>
        <w:rPr>
          <w:rFonts w:ascii="Times" w:hAnsi="Times"/>
          <w:noProof/>
        </w:rPr>
        <w:lastRenderedPageBreak/>
        <w:drawing>
          <wp:inline distT="0" distB="0" distL="0" distR="0" wp14:anchorId="239DB91C" wp14:editId="74D31EC4">
            <wp:extent cx="5943600" cy="2748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1-03 at 4.44.20 P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0AC09EAE" w14:textId="77777777" w:rsidR="00A02F47" w:rsidRDefault="00A02F47" w:rsidP="00A02F47">
      <w:pPr>
        <w:jc w:val="both"/>
        <w:rPr>
          <w:rFonts w:ascii="Times" w:hAnsi="Times"/>
        </w:rPr>
      </w:pPr>
      <w:r>
        <w:rPr>
          <w:rFonts w:ascii="Times" w:hAnsi="Times"/>
          <w:noProof/>
        </w:rPr>
        <w:drawing>
          <wp:inline distT="0" distB="0" distL="0" distR="0" wp14:anchorId="62503CDD" wp14:editId="3B3BC746">
            <wp:extent cx="5943600" cy="27539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1-03 at 4.44.41 P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1A942AE4" w14:textId="77777777" w:rsidR="00A02F47" w:rsidRDefault="00A02F47" w:rsidP="00A02F47">
      <w:pPr>
        <w:jc w:val="both"/>
        <w:rPr>
          <w:rFonts w:ascii="Times" w:hAnsi="Times"/>
        </w:rPr>
      </w:pPr>
    </w:p>
    <w:p w14:paraId="413E30B7" w14:textId="77777777" w:rsidR="00A02F47" w:rsidRDefault="00A02F47" w:rsidP="00A02F47">
      <w:pPr>
        <w:rPr>
          <w:rFonts w:ascii="Times" w:hAnsi="Times"/>
        </w:rPr>
      </w:pPr>
      <w:r>
        <w:rPr>
          <w:rFonts w:ascii="Times" w:hAnsi="Times"/>
          <w:noProof/>
        </w:rPr>
        <w:lastRenderedPageBreak/>
        <w:drawing>
          <wp:inline distT="0" distB="0" distL="0" distR="0" wp14:anchorId="7F588BDD" wp14:editId="02FA8969">
            <wp:extent cx="5943600" cy="27539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3 at 4.45.54 P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09DFA5B0" w14:textId="77777777" w:rsidR="00A02F47" w:rsidRDefault="00A02F47" w:rsidP="00A02F47">
      <w:pPr>
        <w:rPr>
          <w:rFonts w:ascii="Times" w:hAnsi="Times"/>
        </w:rPr>
      </w:pPr>
    </w:p>
    <w:p w14:paraId="63E4162B" w14:textId="77777777" w:rsidR="00A02F47" w:rsidRDefault="00A02F47" w:rsidP="00A02F47">
      <w:pPr>
        <w:rPr>
          <w:rFonts w:ascii="Times" w:hAnsi="Times" w:cs="Courier New"/>
          <w:color w:val="000000" w:themeColor="text1"/>
        </w:rPr>
      </w:pPr>
      <w:r>
        <w:rPr>
          <w:rFonts w:ascii="Times" w:hAnsi="Times"/>
          <w:color w:val="000000" w:themeColor="text1"/>
        </w:rPr>
        <w:t xml:space="preserve">A similar analysis was conducted at the sentence level using the </w:t>
      </w:r>
      <w:r>
        <w:rPr>
          <w:rFonts w:ascii="Courier New" w:hAnsi="Courier New" w:cs="Courier New"/>
          <w:color w:val="000000" w:themeColor="text1"/>
        </w:rPr>
        <w:t xml:space="preserve">sentiment </w:t>
      </w:r>
      <w:r w:rsidRPr="00054ECD">
        <w:rPr>
          <w:rFonts w:ascii="Times" w:hAnsi="Times" w:cs="Courier New"/>
          <w:color w:val="000000" w:themeColor="text1"/>
        </w:rPr>
        <w:t>package,</w:t>
      </w:r>
      <w:r>
        <w:rPr>
          <w:rFonts w:ascii="Times" w:hAnsi="Times" w:cs="Courier New"/>
          <w:color w:val="000000" w:themeColor="text1"/>
        </w:rPr>
        <w:t xml:space="preserve"> which considers the sentiment more holistically by taking into consideration items such as negation (i.e., today is </w:t>
      </w:r>
      <w:r>
        <w:rPr>
          <w:rFonts w:ascii="Times" w:hAnsi="Times" w:cs="Courier New"/>
          <w:i/>
          <w:color w:val="000000" w:themeColor="text1"/>
        </w:rPr>
        <w:t>not</w:t>
      </w:r>
      <w:r>
        <w:rPr>
          <w:rFonts w:ascii="Times" w:hAnsi="Times" w:cs="Courier New"/>
          <w:color w:val="000000" w:themeColor="text1"/>
        </w:rPr>
        <w:t xml:space="preserve"> a good day). This package deemed the majority of the sentence-based queries to be neutral in nature, and also showed very little variation on a partisan basis. </w:t>
      </w:r>
    </w:p>
    <w:p w14:paraId="40336988" w14:textId="77777777" w:rsidR="00A02F47" w:rsidRDefault="00A02F47" w:rsidP="00A02F47">
      <w:pPr>
        <w:rPr>
          <w:rFonts w:ascii="Times" w:hAnsi="Times" w:cs="Courier New"/>
          <w:color w:val="000000" w:themeColor="text1"/>
        </w:rPr>
      </w:pPr>
    </w:p>
    <w:p w14:paraId="0F644E31"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607638D1" wp14:editId="326E8232">
            <wp:extent cx="5943600" cy="1363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61861BB" w14:textId="77777777" w:rsidR="00A02F47" w:rsidRDefault="00A02F47" w:rsidP="00A02F47">
      <w:pPr>
        <w:rPr>
          <w:rFonts w:ascii="Times" w:hAnsi="Times" w:cs="Courier New"/>
          <w:color w:val="000000" w:themeColor="text1"/>
        </w:rPr>
      </w:pPr>
      <w:r>
        <w:rPr>
          <w:rFonts w:ascii="Times" w:hAnsi="Times" w:cs="Courier New"/>
          <w:color w:val="000000" w:themeColor="text1"/>
        </w:rPr>
        <w:t>Lastly, the same application was applied to each user’s entire search history as though it were one query, which resulted in similarly unremarkable findings.</w:t>
      </w:r>
    </w:p>
    <w:p w14:paraId="4069F1B0"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54858198" wp14:editId="20C97E5C">
            <wp:extent cx="5943600" cy="14389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wnload.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3B69D3F7" w14:textId="257C5AA2" w:rsidR="00A02F47" w:rsidRDefault="00A02F47" w:rsidP="00A02F47">
      <w:pPr>
        <w:rPr>
          <w:rFonts w:ascii="Times" w:hAnsi="Times" w:cs="Courier New"/>
          <w:color w:val="000000" w:themeColor="text1"/>
        </w:rPr>
      </w:pPr>
    </w:p>
    <w:p w14:paraId="2EADCDF9" w14:textId="2AA6E4BC" w:rsidR="007A546B" w:rsidRDefault="007A546B" w:rsidP="00A02F47">
      <w:pPr>
        <w:rPr>
          <w:rFonts w:ascii="Times" w:hAnsi="Times" w:cs="Courier New"/>
          <w:color w:val="000000" w:themeColor="text1"/>
        </w:rPr>
      </w:pPr>
      <w:r>
        <w:rPr>
          <w:rFonts w:ascii="Times" w:hAnsi="Times" w:cs="Courier New"/>
          <w:color w:val="000000" w:themeColor="text1"/>
        </w:rPr>
        <w:t>Because of the lack of variation, sentiment was deemed to have a low chance of predictive capability, and was therefore not pursued further.</w:t>
      </w:r>
    </w:p>
    <w:p w14:paraId="13D9CC39" w14:textId="77777777" w:rsidR="007A546B" w:rsidRPr="00054ECD" w:rsidRDefault="007A546B" w:rsidP="00A02F47">
      <w:pPr>
        <w:rPr>
          <w:rFonts w:ascii="Times" w:hAnsi="Times" w:cs="Courier New"/>
          <w:color w:val="000000" w:themeColor="text1"/>
        </w:rPr>
      </w:pPr>
    </w:p>
    <w:p w14:paraId="67BB5EF2" w14:textId="47C54CA1" w:rsidR="00A83CDE" w:rsidRPr="00EE6203" w:rsidRDefault="00EE6203" w:rsidP="006A0229">
      <w:pPr>
        <w:pStyle w:val="ListParagraph"/>
        <w:numPr>
          <w:ilvl w:val="0"/>
          <w:numId w:val="6"/>
        </w:numPr>
        <w:jc w:val="both"/>
        <w:rPr>
          <w:rFonts w:ascii="Times" w:hAnsi="Times"/>
          <w:b/>
        </w:rPr>
      </w:pPr>
      <w:r w:rsidRPr="00EE6203">
        <w:rPr>
          <w:rFonts w:ascii="Times" w:hAnsi="Times"/>
          <w:b/>
        </w:rPr>
        <w:t>Baseline Socio-Demographic Models</w:t>
      </w:r>
    </w:p>
    <w:p w14:paraId="3116C620" w14:textId="7719A9CE" w:rsidR="00A83CDE" w:rsidRDefault="00A83CDE" w:rsidP="002572D5">
      <w:pPr>
        <w:jc w:val="both"/>
        <w:rPr>
          <w:rFonts w:ascii="Times" w:hAnsi="Times"/>
        </w:rPr>
      </w:pPr>
    </w:p>
    <w:p w14:paraId="704740E5" w14:textId="5FA1C022" w:rsidR="00C9081E" w:rsidRDefault="00EE6203" w:rsidP="002572D5">
      <w:pPr>
        <w:jc w:val="both"/>
        <w:rPr>
          <w:rFonts w:ascii="Times" w:hAnsi="Times"/>
        </w:rPr>
      </w:pPr>
      <w:r>
        <w:rPr>
          <w:rFonts w:ascii="Times" w:hAnsi="Times"/>
        </w:rPr>
        <w:lastRenderedPageBreak/>
        <w:t xml:space="preserve">In order to </w:t>
      </w:r>
      <w:r w:rsidR="00555EA1">
        <w:rPr>
          <w:rFonts w:ascii="Times" w:hAnsi="Times"/>
        </w:rPr>
        <w:t xml:space="preserve">meaningfully evaluate the performance of the machine learning models based on search engine data in this paper, two logistic regression models relying on socio-demographic variables were created to serve as a baseline comparison. </w:t>
      </w:r>
      <w:r w:rsidR="00C9081E">
        <w:rPr>
          <w:rFonts w:ascii="Times" w:hAnsi="Times"/>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Default="007A546B" w:rsidP="002572D5">
      <w:pPr>
        <w:jc w:val="both"/>
        <w:rPr>
          <w:rFonts w:ascii="Times" w:hAnsi="Times"/>
        </w:rPr>
      </w:pPr>
    </w:p>
    <w:p w14:paraId="1D2A1FED" w14:textId="125FF548" w:rsidR="007A546B" w:rsidRDefault="007A546B" w:rsidP="002572D5">
      <w:pPr>
        <w:jc w:val="both"/>
        <w:rPr>
          <w:rFonts w:ascii="Times" w:hAnsi="Times"/>
        </w:rPr>
      </w:pPr>
      <w:r>
        <w:rPr>
          <w:rFonts w:ascii="Times" w:hAnsi="Times"/>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52BD1414" w:rsidR="006A0229" w:rsidRDefault="006A0229" w:rsidP="002572D5">
      <w:pPr>
        <w:jc w:val="both"/>
        <w:rPr>
          <w:rFonts w:ascii="Times" w:hAnsi="Times"/>
        </w:rPr>
      </w:pPr>
    </w:p>
    <w:p w14:paraId="4D67F85C" w14:textId="39EEC395" w:rsidR="006A0229" w:rsidRPr="006A0229" w:rsidRDefault="004D7C04" w:rsidP="006A0229">
      <w:pPr>
        <w:jc w:val="both"/>
        <w:rPr>
          <w:rFonts w:ascii="Times" w:hAnsi="Times"/>
        </w:rPr>
      </w:pPr>
      <w:r>
        <w:rPr>
          <w:rFonts w:ascii="Times" w:hAnsi="Times"/>
        </w:rPr>
        <w:t xml:space="preserve">Model 1: </w:t>
      </w:r>
      <w:r w:rsidR="006A0229" w:rsidRPr="006A0229">
        <w:rPr>
          <w:rFonts w:ascii="Times" w:hAnsi="Times"/>
        </w:rPr>
        <w:t>Odds-ratios Model for Turnout</w:t>
      </w:r>
    </w:p>
    <w:p w14:paraId="28AFBC50" w14:textId="6DF3EE75" w:rsidR="006A0229" w:rsidRPr="006A0229" w:rsidRDefault="006A0229" w:rsidP="006A0229">
      <w:pPr>
        <w:jc w:val="both"/>
        <w:rPr>
          <w:rFonts w:ascii="Times" w:hAnsi="Times"/>
        </w:rPr>
      </w:pPr>
      <w:r w:rsidRPr="006A0229">
        <w:rPr>
          <w:rFonts w:ascii="Times" w:hAnsi="Times"/>
        </w:rPr>
        <w:t>===========================</w:t>
      </w:r>
    </w:p>
    <w:p w14:paraId="78D80933" w14:textId="77777777" w:rsidR="006A0229" w:rsidRPr="006A0229" w:rsidRDefault="006A0229" w:rsidP="006A0229">
      <w:pPr>
        <w:jc w:val="both"/>
        <w:rPr>
          <w:rFonts w:ascii="Times" w:hAnsi="Times"/>
        </w:rPr>
      </w:pPr>
      <w:r w:rsidRPr="006A0229">
        <w:rPr>
          <w:rFonts w:ascii="Times" w:hAnsi="Times"/>
        </w:rPr>
        <w:t xml:space="preserve">                      Dependent variable:    </w:t>
      </w:r>
    </w:p>
    <w:p w14:paraId="12E5D5F4" w14:textId="77777777" w:rsidR="006A0229" w:rsidRPr="006A0229" w:rsidRDefault="006A0229" w:rsidP="006A0229">
      <w:pPr>
        <w:jc w:val="both"/>
        <w:rPr>
          <w:rFonts w:ascii="Times" w:hAnsi="Times"/>
        </w:rPr>
      </w:pPr>
      <w:r w:rsidRPr="006A0229">
        <w:rPr>
          <w:rFonts w:ascii="Times" w:hAnsi="Times"/>
        </w:rPr>
        <w:t xml:space="preserve">                  ---------------------------</w:t>
      </w:r>
    </w:p>
    <w:p w14:paraId="164D9ED3" w14:textId="77777777" w:rsidR="006A0229" w:rsidRPr="006A0229" w:rsidRDefault="006A0229" w:rsidP="006A0229">
      <w:pPr>
        <w:jc w:val="both"/>
        <w:rPr>
          <w:rFonts w:ascii="Times" w:hAnsi="Times"/>
        </w:rPr>
      </w:pPr>
      <w:r w:rsidRPr="006A0229">
        <w:rPr>
          <w:rFonts w:ascii="Times" w:hAnsi="Times"/>
        </w:rPr>
        <w:t xml:space="preserve">                            turnout          </w:t>
      </w:r>
    </w:p>
    <w:p w14:paraId="3AD2CC6F" w14:textId="77777777" w:rsidR="006A0229" w:rsidRPr="006A0229" w:rsidRDefault="006A0229" w:rsidP="006A0229">
      <w:pPr>
        <w:jc w:val="both"/>
        <w:rPr>
          <w:rFonts w:ascii="Times" w:hAnsi="Times"/>
        </w:rPr>
      </w:pPr>
      <w:r w:rsidRPr="006A0229">
        <w:rPr>
          <w:rFonts w:ascii="Times" w:hAnsi="Times"/>
        </w:rPr>
        <w:t>---------------------------------------------</w:t>
      </w:r>
    </w:p>
    <w:p w14:paraId="43F9989D" w14:textId="77777777" w:rsidR="006A0229" w:rsidRPr="006A0229" w:rsidRDefault="006A0229" w:rsidP="006A0229">
      <w:pPr>
        <w:jc w:val="both"/>
        <w:rPr>
          <w:rFonts w:ascii="Times" w:hAnsi="Times"/>
        </w:rPr>
      </w:pPr>
      <w:r w:rsidRPr="006A0229">
        <w:rPr>
          <w:rFonts w:ascii="Times" w:hAnsi="Times"/>
        </w:rPr>
        <w:t xml:space="preserve">genderfemale                 1.108           </w:t>
      </w:r>
    </w:p>
    <w:p w14:paraId="59609427" w14:textId="77777777" w:rsidR="006A0229" w:rsidRPr="006A0229" w:rsidRDefault="006A0229" w:rsidP="006A0229">
      <w:pPr>
        <w:jc w:val="both"/>
        <w:rPr>
          <w:rFonts w:ascii="Times" w:hAnsi="Times"/>
        </w:rPr>
      </w:pPr>
      <w:r w:rsidRPr="006A0229">
        <w:rPr>
          <w:rFonts w:ascii="Times" w:hAnsi="Times"/>
        </w:rPr>
        <w:t xml:space="preserve">                        (0.544, 2.246)       </w:t>
      </w:r>
    </w:p>
    <w:p w14:paraId="69208331" w14:textId="77777777" w:rsidR="006A0229" w:rsidRPr="006A0229" w:rsidRDefault="006A0229" w:rsidP="006A0229">
      <w:pPr>
        <w:jc w:val="both"/>
        <w:rPr>
          <w:rFonts w:ascii="Times" w:hAnsi="Times"/>
        </w:rPr>
      </w:pPr>
      <w:r w:rsidRPr="006A0229">
        <w:rPr>
          <w:rFonts w:ascii="Times" w:hAnsi="Times"/>
        </w:rPr>
        <w:t xml:space="preserve">                                             </w:t>
      </w:r>
    </w:p>
    <w:p w14:paraId="1F55E5A4" w14:textId="77777777" w:rsidR="006A0229" w:rsidRPr="006A0229" w:rsidRDefault="006A0229" w:rsidP="006A0229">
      <w:pPr>
        <w:jc w:val="both"/>
        <w:rPr>
          <w:rFonts w:ascii="Times" w:hAnsi="Times"/>
        </w:rPr>
      </w:pPr>
      <w:r w:rsidRPr="006A0229">
        <w:rPr>
          <w:rFonts w:ascii="Times" w:hAnsi="Times"/>
        </w:rPr>
        <w:t xml:space="preserve">raceblack                    1.245           </w:t>
      </w:r>
    </w:p>
    <w:p w14:paraId="3D577B34" w14:textId="77777777" w:rsidR="006A0229" w:rsidRPr="006A0229" w:rsidRDefault="006A0229" w:rsidP="006A0229">
      <w:pPr>
        <w:jc w:val="both"/>
        <w:rPr>
          <w:rFonts w:ascii="Times" w:hAnsi="Times"/>
        </w:rPr>
      </w:pPr>
      <w:r w:rsidRPr="006A0229">
        <w:rPr>
          <w:rFonts w:ascii="Times" w:hAnsi="Times"/>
        </w:rPr>
        <w:t xml:space="preserve">                        (0.386, 5.646)       </w:t>
      </w:r>
    </w:p>
    <w:p w14:paraId="601E3D53" w14:textId="77777777" w:rsidR="006A0229" w:rsidRPr="006A0229" w:rsidRDefault="006A0229" w:rsidP="006A0229">
      <w:pPr>
        <w:jc w:val="both"/>
        <w:rPr>
          <w:rFonts w:ascii="Times" w:hAnsi="Times"/>
        </w:rPr>
      </w:pPr>
      <w:r w:rsidRPr="006A0229">
        <w:rPr>
          <w:rFonts w:ascii="Times" w:hAnsi="Times"/>
        </w:rPr>
        <w:t xml:space="preserve">                                             </w:t>
      </w:r>
    </w:p>
    <w:p w14:paraId="03238547" w14:textId="77777777" w:rsidR="006A0229" w:rsidRPr="006A0229" w:rsidRDefault="006A0229" w:rsidP="006A0229">
      <w:pPr>
        <w:jc w:val="both"/>
        <w:rPr>
          <w:rFonts w:ascii="Times" w:hAnsi="Times"/>
        </w:rPr>
      </w:pPr>
      <w:r w:rsidRPr="006A0229">
        <w:rPr>
          <w:rFonts w:ascii="Times" w:hAnsi="Times"/>
        </w:rPr>
        <w:t xml:space="preserve">racehispanic                0.362*           </w:t>
      </w:r>
    </w:p>
    <w:p w14:paraId="04BCAC65" w14:textId="77777777" w:rsidR="006A0229" w:rsidRPr="006A0229" w:rsidRDefault="006A0229" w:rsidP="006A0229">
      <w:pPr>
        <w:jc w:val="both"/>
        <w:rPr>
          <w:rFonts w:ascii="Times" w:hAnsi="Times"/>
        </w:rPr>
      </w:pPr>
      <w:r w:rsidRPr="006A0229">
        <w:rPr>
          <w:rFonts w:ascii="Times" w:hAnsi="Times"/>
        </w:rPr>
        <w:t xml:space="preserve">                        (0.116, 1.287)       </w:t>
      </w:r>
    </w:p>
    <w:p w14:paraId="552E49A0" w14:textId="77777777" w:rsidR="006A0229" w:rsidRPr="006A0229" w:rsidRDefault="006A0229" w:rsidP="006A0229">
      <w:pPr>
        <w:jc w:val="both"/>
        <w:rPr>
          <w:rFonts w:ascii="Times" w:hAnsi="Times"/>
        </w:rPr>
      </w:pPr>
      <w:r w:rsidRPr="006A0229">
        <w:rPr>
          <w:rFonts w:ascii="Times" w:hAnsi="Times"/>
        </w:rPr>
        <w:t xml:space="preserve">                                             </w:t>
      </w:r>
    </w:p>
    <w:p w14:paraId="6BCB7307" w14:textId="77777777" w:rsidR="006A0229" w:rsidRPr="006A0229" w:rsidRDefault="006A0229" w:rsidP="006A0229">
      <w:pPr>
        <w:jc w:val="both"/>
        <w:rPr>
          <w:rFonts w:ascii="Times" w:hAnsi="Times"/>
        </w:rPr>
      </w:pPr>
      <w:r w:rsidRPr="006A0229">
        <w:rPr>
          <w:rFonts w:ascii="Times" w:hAnsi="Times"/>
        </w:rPr>
        <w:t xml:space="preserve">raceasian                   0.164*           </w:t>
      </w:r>
    </w:p>
    <w:p w14:paraId="7708C462" w14:textId="77777777" w:rsidR="006A0229" w:rsidRPr="006A0229" w:rsidRDefault="006A0229" w:rsidP="006A0229">
      <w:pPr>
        <w:jc w:val="both"/>
        <w:rPr>
          <w:rFonts w:ascii="Times" w:hAnsi="Times"/>
        </w:rPr>
      </w:pPr>
      <w:r w:rsidRPr="006A0229">
        <w:rPr>
          <w:rFonts w:ascii="Times" w:hAnsi="Times"/>
        </w:rPr>
        <w:t xml:space="preserve">                        (0.025, 1.460)       </w:t>
      </w:r>
    </w:p>
    <w:p w14:paraId="2662D2B9" w14:textId="77777777" w:rsidR="006A0229" w:rsidRPr="006A0229" w:rsidRDefault="006A0229" w:rsidP="006A0229">
      <w:pPr>
        <w:jc w:val="both"/>
        <w:rPr>
          <w:rFonts w:ascii="Times" w:hAnsi="Times"/>
        </w:rPr>
      </w:pPr>
      <w:r w:rsidRPr="006A0229">
        <w:rPr>
          <w:rFonts w:ascii="Times" w:hAnsi="Times"/>
        </w:rPr>
        <w:t xml:space="preserve">                                             </w:t>
      </w:r>
    </w:p>
    <w:p w14:paraId="383AC512" w14:textId="77777777" w:rsidR="006A0229" w:rsidRPr="006A0229" w:rsidRDefault="006A0229" w:rsidP="006A0229">
      <w:pPr>
        <w:jc w:val="both"/>
        <w:rPr>
          <w:rFonts w:ascii="Times" w:hAnsi="Times"/>
        </w:rPr>
      </w:pPr>
      <w:r w:rsidRPr="006A0229">
        <w:rPr>
          <w:rFonts w:ascii="Times" w:hAnsi="Times"/>
        </w:rPr>
        <w:t xml:space="preserve">raceother                    1.557           </w:t>
      </w:r>
    </w:p>
    <w:p w14:paraId="41A7106A" w14:textId="77777777" w:rsidR="006A0229" w:rsidRPr="006A0229" w:rsidRDefault="006A0229" w:rsidP="006A0229">
      <w:pPr>
        <w:jc w:val="both"/>
        <w:rPr>
          <w:rFonts w:ascii="Times" w:hAnsi="Times"/>
        </w:rPr>
      </w:pPr>
      <w:r w:rsidRPr="006A0229">
        <w:rPr>
          <w:rFonts w:ascii="Times" w:hAnsi="Times"/>
        </w:rPr>
        <w:t xml:space="preserve">                        (0.278, 29.537)      </w:t>
      </w:r>
    </w:p>
    <w:p w14:paraId="412D9A49" w14:textId="77777777" w:rsidR="006A0229" w:rsidRPr="006A0229" w:rsidRDefault="006A0229" w:rsidP="006A0229">
      <w:pPr>
        <w:jc w:val="both"/>
        <w:rPr>
          <w:rFonts w:ascii="Times" w:hAnsi="Times"/>
        </w:rPr>
      </w:pPr>
      <w:r w:rsidRPr="006A0229">
        <w:rPr>
          <w:rFonts w:ascii="Times" w:hAnsi="Times"/>
        </w:rPr>
        <w:t xml:space="preserve">                                             </w:t>
      </w:r>
    </w:p>
    <w:p w14:paraId="0D84ABF4" w14:textId="77777777" w:rsidR="006A0229" w:rsidRPr="006A0229" w:rsidRDefault="006A0229" w:rsidP="006A0229">
      <w:pPr>
        <w:jc w:val="both"/>
        <w:rPr>
          <w:rFonts w:ascii="Times" w:hAnsi="Times"/>
        </w:rPr>
      </w:pPr>
      <w:r w:rsidRPr="006A0229">
        <w:rPr>
          <w:rFonts w:ascii="Times" w:hAnsi="Times"/>
        </w:rPr>
        <w:t xml:space="preserve">educcollege                  1.861           </w:t>
      </w:r>
    </w:p>
    <w:p w14:paraId="35C5636B" w14:textId="77777777" w:rsidR="006A0229" w:rsidRPr="006A0229" w:rsidRDefault="006A0229" w:rsidP="006A0229">
      <w:pPr>
        <w:jc w:val="both"/>
        <w:rPr>
          <w:rFonts w:ascii="Times" w:hAnsi="Times"/>
        </w:rPr>
      </w:pPr>
      <w:r w:rsidRPr="006A0229">
        <w:rPr>
          <w:rFonts w:ascii="Times" w:hAnsi="Times"/>
        </w:rPr>
        <w:t xml:space="preserve">                        (0.756, 4.375)       </w:t>
      </w:r>
    </w:p>
    <w:p w14:paraId="7083C70D" w14:textId="77777777" w:rsidR="006A0229" w:rsidRPr="006A0229" w:rsidRDefault="006A0229" w:rsidP="006A0229">
      <w:pPr>
        <w:jc w:val="both"/>
        <w:rPr>
          <w:rFonts w:ascii="Times" w:hAnsi="Times"/>
        </w:rPr>
      </w:pPr>
      <w:r w:rsidRPr="006A0229">
        <w:rPr>
          <w:rFonts w:ascii="Times" w:hAnsi="Times"/>
        </w:rPr>
        <w:t xml:space="preserve">                                             </w:t>
      </w:r>
    </w:p>
    <w:p w14:paraId="0A782CFF" w14:textId="77777777" w:rsidR="006A0229" w:rsidRPr="006A0229" w:rsidRDefault="006A0229" w:rsidP="006A0229">
      <w:pPr>
        <w:jc w:val="both"/>
        <w:rPr>
          <w:rFonts w:ascii="Times" w:hAnsi="Times"/>
        </w:rPr>
      </w:pPr>
      <w:r w:rsidRPr="006A0229">
        <w:rPr>
          <w:rFonts w:ascii="Times" w:hAnsi="Times"/>
        </w:rPr>
        <w:t xml:space="preserve">educadvanced                 1.381           </w:t>
      </w:r>
    </w:p>
    <w:p w14:paraId="3F62DC13" w14:textId="77777777" w:rsidR="006A0229" w:rsidRPr="006A0229" w:rsidRDefault="006A0229" w:rsidP="006A0229">
      <w:pPr>
        <w:jc w:val="both"/>
        <w:rPr>
          <w:rFonts w:ascii="Times" w:hAnsi="Times"/>
        </w:rPr>
      </w:pPr>
      <w:r w:rsidRPr="006A0229">
        <w:rPr>
          <w:rFonts w:ascii="Times" w:hAnsi="Times"/>
        </w:rPr>
        <w:t xml:space="preserve">                        (0.453, 4.341)       </w:t>
      </w:r>
    </w:p>
    <w:p w14:paraId="4EA18989" w14:textId="77777777" w:rsidR="006A0229" w:rsidRPr="006A0229" w:rsidRDefault="006A0229" w:rsidP="006A0229">
      <w:pPr>
        <w:jc w:val="both"/>
        <w:rPr>
          <w:rFonts w:ascii="Times" w:hAnsi="Times"/>
        </w:rPr>
      </w:pPr>
      <w:r w:rsidRPr="006A0229">
        <w:rPr>
          <w:rFonts w:ascii="Times" w:hAnsi="Times"/>
        </w:rPr>
        <w:t xml:space="preserve">                                             </w:t>
      </w:r>
    </w:p>
    <w:p w14:paraId="2626354C" w14:textId="77777777" w:rsidR="006A0229" w:rsidRPr="006A0229" w:rsidRDefault="006A0229" w:rsidP="006A0229">
      <w:pPr>
        <w:jc w:val="both"/>
        <w:rPr>
          <w:rFonts w:ascii="Times" w:hAnsi="Times"/>
        </w:rPr>
      </w:pPr>
      <w:r w:rsidRPr="006A0229">
        <w:rPr>
          <w:rFonts w:ascii="Times" w:hAnsi="Times"/>
        </w:rPr>
        <w:t xml:space="preserve">marstatmarried              1.972*           </w:t>
      </w:r>
    </w:p>
    <w:p w14:paraId="22D766FF" w14:textId="77777777" w:rsidR="006A0229" w:rsidRPr="006A0229" w:rsidRDefault="006A0229" w:rsidP="006A0229">
      <w:pPr>
        <w:jc w:val="both"/>
        <w:rPr>
          <w:rFonts w:ascii="Times" w:hAnsi="Times"/>
        </w:rPr>
      </w:pPr>
      <w:r w:rsidRPr="006A0229">
        <w:rPr>
          <w:rFonts w:ascii="Times" w:hAnsi="Times"/>
        </w:rPr>
        <w:t xml:space="preserve">                        (0.953, 4.190)       </w:t>
      </w:r>
    </w:p>
    <w:p w14:paraId="3C971BEE" w14:textId="77777777" w:rsidR="006A0229" w:rsidRPr="006A0229" w:rsidRDefault="006A0229" w:rsidP="006A0229">
      <w:pPr>
        <w:jc w:val="both"/>
        <w:rPr>
          <w:rFonts w:ascii="Times" w:hAnsi="Times"/>
        </w:rPr>
      </w:pPr>
      <w:r w:rsidRPr="006A0229">
        <w:rPr>
          <w:rFonts w:ascii="Times" w:hAnsi="Times"/>
        </w:rPr>
        <w:t xml:space="preserve">                                             </w:t>
      </w:r>
    </w:p>
    <w:p w14:paraId="0C174465" w14:textId="77777777" w:rsidR="006A0229" w:rsidRPr="006A0229" w:rsidRDefault="006A0229" w:rsidP="006A0229">
      <w:pPr>
        <w:jc w:val="both"/>
        <w:rPr>
          <w:rFonts w:ascii="Times" w:hAnsi="Times"/>
        </w:rPr>
      </w:pPr>
      <w:r w:rsidRPr="006A0229">
        <w:rPr>
          <w:rFonts w:ascii="Times" w:hAnsi="Times"/>
        </w:rPr>
        <w:t xml:space="preserve">employstudent                4.306           </w:t>
      </w:r>
    </w:p>
    <w:p w14:paraId="73A77C61" w14:textId="77777777" w:rsidR="006A0229" w:rsidRPr="006A0229" w:rsidRDefault="006A0229" w:rsidP="006A0229">
      <w:pPr>
        <w:jc w:val="both"/>
        <w:rPr>
          <w:rFonts w:ascii="Times" w:hAnsi="Times"/>
        </w:rPr>
      </w:pPr>
      <w:r w:rsidRPr="006A0229">
        <w:rPr>
          <w:rFonts w:ascii="Times" w:hAnsi="Times"/>
        </w:rPr>
        <w:t xml:space="preserve">                       (0.468, 105.742)      </w:t>
      </w:r>
    </w:p>
    <w:p w14:paraId="7B5B7D16" w14:textId="77777777" w:rsidR="006A0229" w:rsidRPr="006A0229" w:rsidRDefault="006A0229" w:rsidP="006A0229">
      <w:pPr>
        <w:jc w:val="both"/>
        <w:rPr>
          <w:rFonts w:ascii="Times" w:hAnsi="Times"/>
        </w:rPr>
      </w:pPr>
      <w:r w:rsidRPr="006A0229">
        <w:rPr>
          <w:rFonts w:ascii="Times" w:hAnsi="Times"/>
        </w:rPr>
        <w:t xml:space="preserve">                                             </w:t>
      </w:r>
    </w:p>
    <w:p w14:paraId="7FDAABE6" w14:textId="77777777" w:rsidR="006A0229" w:rsidRPr="006A0229" w:rsidRDefault="006A0229" w:rsidP="006A0229">
      <w:pPr>
        <w:jc w:val="both"/>
        <w:rPr>
          <w:rFonts w:ascii="Times" w:hAnsi="Times"/>
        </w:rPr>
      </w:pPr>
      <w:r w:rsidRPr="006A0229">
        <w:rPr>
          <w:rFonts w:ascii="Times" w:hAnsi="Times"/>
        </w:rPr>
        <w:lastRenderedPageBreak/>
        <w:t xml:space="preserve">employretired                2.646           </w:t>
      </w:r>
    </w:p>
    <w:p w14:paraId="0301A0F4" w14:textId="77777777" w:rsidR="006A0229" w:rsidRPr="006A0229" w:rsidRDefault="006A0229" w:rsidP="006A0229">
      <w:pPr>
        <w:jc w:val="both"/>
        <w:rPr>
          <w:rFonts w:ascii="Times" w:hAnsi="Times"/>
        </w:rPr>
      </w:pPr>
      <w:r w:rsidRPr="006A0229">
        <w:rPr>
          <w:rFonts w:ascii="Times" w:hAnsi="Times"/>
        </w:rPr>
        <w:t xml:space="preserve">                        (0.848, 9.254)       </w:t>
      </w:r>
    </w:p>
    <w:p w14:paraId="708850A2" w14:textId="77777777" w:rsidR="006A0229" w:rsidRPr="006A0229" w:rsidRDefault="006A0229" w:rsidP="006A0229">
      <w:pPr>
        <w:jc w:val="both"/>
        <w:rPr>
          <w:rFonts w:ascii="Times" w:hAnsi="Times"/>
        </w:rPr>
      </w:pPr>
      <w:r w:rsidRPr="006A0229">
        <w:rPr>
          <w:rFonts w:ascii="Times" w:hAnsi="Times"/>
        </w:rPr>
        <w:t xml:space="preserve">                                             </w:t>
      </w:r>
    </w:p>
    <w:p w14:paraId="388A4633" w14:textId="77777777" w:rsidR="006A0229" w:rsidRPr="006A0229" w:rsidRDefault="006A0229" w:rsidP="006A0229">
      <w:pPr>
        <w:jc w:val="both"/>
        <w:rPr>
          <w:rFonts w:ascii="Times" w:hAnsi="Times"/>
        </w:rPr>
      </w:pPr>
      <w:r w:rsidRPr="006A0229">
        <w:rPr>
          <w:rFonts w:ascii="Times" w:hAnsi="Times"/>
        </w:rPr>
        <w:t xml:space="preserve">employemployed               1.478           </w:t>
      </w:r>
    </w:p>
    <w:p w14:paraId="2BB3D9F0" w14:textId="77777777" w:rsidR="006A0229" w:rsidRPr="006A0229" w:rsidRDefault="006A0229" w:rsidP="006A0229">
      <w:pPr>
        <w:jc w:val="both"/>
        <w:rPr>
          <w:rFonts w:ascii="Times" w:hAnsi="Times"/>
        </w:rPr>
      </w:pPr>
      <w:r w:rsidRPr="006A0229">
        <w:rPr>
          <w:rFonts w:ascii="Times" w:hAnsi="Times"/>
        </w:rPr>
        <w:t xml:space="preserve">                        (0.630, 3.382)       </w:t>
      </w:r>
    </w:p>
    <w:p w14:paraId="2DBC83A3" w14:textId="77777777" w:rsidR="006A0229" w:rsidRPr="006A0229" w:rsidRDefault="006A0229" w:rsidP="006A0229">
      <w:pPr>
        <w:jc w:val="both"/>
        <w:rPr>
          <w:rFonts w:ascii="Times" w:hAnsi="Times"/>
        </w:rPr>
      </w:pPr>
      <w:r w:rsidRPr="006A0229">
        <w:rPr>
          <w:rFonts w:ascii="Times" w:hAnsi="Times"/>
        </w:rPr>
        <w:t xml:space="preserve">                                             </w:t>
      </w:r>
    </w:p>
    <w:p w14:paraId="3412C794" w14:textId="77777777" w:rsidR="006A0229" w:rsidRPr="006A0229" w:rsidRDefault="006A0229" w:rsidP="006A0229">
      <w:pPr>
        <w:jc w:val="both"/>
        <w:rPr>
          <w:rFonts w:ascii="Times" w:hAnsi="Times"/>
        </w:rPr>
      </w:pPr>
      <w:r w:rsidRPr="006A0229">
        <w:rPr>
          <w:rFonts w:ascii="Times" w:hAnsi="Times"/>
        </w:rPr>
        <w:t xml:space="preserve">religionreligious            1.096           </w:t>
      </w:r>
    </w:p>
    <w:p w14:paraId="4F7F378E" w14:textId="77777777" w:rsidR="006A0229" w:rsidRPr="006A0229" w:rsidRDefault="006A0229" w:rsidP="006A0229">
      <w:pPr>
        <w:jc w:val="both"/>
        <w:rPr>
          <w:rFonts w:ascii="Times" w:hAnsi="Times"/>
        </w:rPr>
      </w:pPr>
      <w:r w:rsidRPr="006A0229">
        <w:rPr>
          <w:rFonts w:ascii="Times" w:hAnsi="Times"/>
        </w:rPr>
        <w:t xml:space="preserve">                        (0.525, 2.220)       </w:t>
      </w:r>
    </w:p>
    <w:p w14:paraId="5E8324AA" w14:textId="77777777" w:rsidR="006A0229" w:rsidRPr="006A0229" w:rsidRDefault="006A0229" w:rsidP="006A0229">
      <w:pPr>
        <w:jc w:val="both"/>
        <w:rPr>
          <w:rFonts w:ascii="Times" w:hAnsi="Times"/>
        </w:rPr>
      </w:pPr>
      <w:r w:rsidRPr="006A0229">
        <w:rPr>
          <w:rFonts w:ascii="Times" w:hAnsi="Times"/>
        </w:rPr>
        <w:t xml:space="preserve">                                             </w:t>
      </w:r>
    </w:p>
    <w:p w14:paraId="6822850B" w14:textId="77777777" w:rsidR="006A0229" w:rsidRPr="006A0229" w:rsidRDefault="006A0229" w:rsidP="006A0229">
      <w:pPr>
        <w:jc w:val="both"/>
        <w:rPr>
          <w:rFonts w:ascii="Times" w:hAnsi="Times"/>
        </w:rPr>
      </w:pPr>
      <w:r w:rsidRPr="006A0229">
        <w:rPr>
          <w:rFonts w:ascii="Times" w:hAnsi="Times"/>
        </w:rPr>
        <w:t xml:space="preserve">agemiddle                    1.093           </w:t>
      </w:r>
    </w:p>
    <w:p w14:paraId="0F56D76F" w14:textId="77777777" w:rsidR="006A0229" w:rsidRPr="006A0229" w:rsidRDefault="006A0229" w:rsidP="006A0229">
      <w:pPr>
        <w:jc w:val="both"/>
        <w:rPr>
          <w:rFonts w:ascii="Times" w:hAnsi="Times"/>
        </w:rPr>
      </w:pPr>
      <w:r w:rsidRPr="006A0229">
        <w:rPr>
          <w:rFonts w:ascii="Times" w:hAnsi="Times"/>
        </w:rPr>
        <w:t xml:space="preserve">                        (0.199, 4.638)       </w:t>
      </w:r>
    </w:p>
    <w:p w14:paraId="11936809" w14:textId="77777777" w:rsidR="006A0229" w:rsidRPr="006A0229" w:rsidRDefault="006A0229" w:rsidP="006A0229">
      <w:pPr>
        <w:jc w:val="both"/>
        <w:rPr>
          <w:rFonts w:ascii="Times" w:hAnsi="Times"/>
        </w:rPr>
      </w:pPr>
      <w:r w:rsidRPr="006A0229">
        <w:rPr>
          <w:rFonts w:ascii="Times" w:hAnsi="Times"/>
        </w:rPr>
        <w:t xml:space="preserve">                                             </w:t>
      </w:r>
    </w:p>
    <w:p w14:paraId="5F0AE946" w14:textId="77777777" w:rsidR="006A0229" w:rsidRPr="006A0229" w:rsidRDefault="006A0229" w:rsidP="006A0229">
      <w:pPr>
        <w:jc w:val="both"/>
        <w:rPr>
          <w:rFonts w:ascii="Times" w:hAnsi="Times"/>
        </w:rPr>
      </w:pPr>
      <w:r w:rsidRPr="006A0229">
        <w:rPr>
          <w:rFonts w:ascii="Times" w:hAnsi="Times"/>
        </w:rPr>
        <w:t xml:space="preserve">ageold                       2.393           </w:t>
      </w:r>
    </w:p>
    <w:p w14:paraId="40A411A0" w14:textId="77777777" w:rsidR="006A0229" w:rsidRPr="006A0229" w:rsidRDefault="006A0229" w:rsidP="006A0229">
      <w:pPr>
        <w:jc w:val="both"/>
        <w:rPr>
          <w:rFonts w:ascii="Times" w:hAnsi="Times"/>
        </w:rPr>
      </w:pPr>
      <w:r w:rsidRPr="006A0229">
        <w:rPr>
          <w:rFonts w:ascii="Times" w:hAnsi="Times"/>
        </w:rPr>
        <w:t xml:space="preserve">                        (0.430, 10.261)      </w:t>
      </w:r>
    </w:p>
    <w:p w14:paraId="7144EFE1" w14:textId="77777777" w:rsidR="006A0229" w:rsidRPr="006A0229" w:rsidRDefault="006A0229" w:rsidP="006A0229">
      <w:pPr>
        <w:jc w:val="both"/>
        <w:rPr>
          <w:rFonts w:ascii="Times" w:hAnsi="Times"/>
        </w:rPr>
      </w:pPr>
      <w:r w:rsidRPr="006A0229">
        <w:rPr>
          <w:rFonts w:ascii="Times" w:hAnsi="Times"/>
        </w:rPr>
        <w:t xml:space="preserve">                                             </w:t>
      </w:r>
    </w:p>
    <w:p w14:paraId="7CB372E3" w14:textId="77777777" w:rsidR="006A0229" w:rsidRPr="006A0229" w:rsidRDefault="006A0229" w:rsidP="006A0229">
      <w:pPr>
        <w:jc w:val="both"/>
        <w:rPr>
          <w:rFonts w:ascii="Times" w:hAnsi="Times"/>
        </w:rPr>
      </w:pPr>
      <w:r w:rsidRPr="006A0229">
        <w:rPr>
          <w:rFonts w:ascii="Times" w:hAnsi="Times"/>
        </w:rPr>
        <w:t xml:space="preserve">Constant                     1.751           </w:t>
      </w:r>
    </w:p>
    <w:p w14:paraId="0B4B5AE4" w14:textId="77777777" w:rsidR="006A0229" w:rsidRPr="006A0229" w:rsidRDefault="006A0229" w:rsidP="006A0229">
      <w:pPr>
        <w:jc w:val="both"/>
        <w:rPr>
          <w:rFonts w:ascii="Times" w:hAnsi="Times"/>
        </w:rPr>
      </w:pPr>
      <w:r w:rsidRPr="006A0229">
        <w:rPr>
          <w:rFonts w:ascii="Times" w:hAnsi="Times"/>
        </w:rPr>
        <w:t xml:space="preserve">                        (0.351, 11.033)      </w:t>
      </w:r>
    </w:p>
    <w:p w14:paraId="64EA8A02" w14:textId="77777777" w:rsidR="006A0229" w:rsidRPr="006A0229" w:rsidRDefault="006A0229" w:rsidP="006A0229">
      <w:pPr>
        <w:jc w:val="both"/>
        <w:rPr>
          <w:rFonts w:ascii="Times" w:hAnsi="Times"/>
        </w:rPr>
      </w:pPr>
      <w:r w:rsidRPr="006A0229">
        <w:rPr>
          <w:rFonts w:ascii="Times" w:hAnsi="Times"/>
        </w:rPr>
        <w:t xml:space="preserve">                                             </w:t>
      </w:r>
    </w:p>
    <w:p w14:paraId="14BD5CE0" w14:textId="77777777" w:rsidR="006A0229" w:rsidRPr="006A0229" w:rsidRDefault="006A0229" w:rsidP="006A0229">
      <w:pPr>
        <w:jc w:val="both"/>
        <w:rPr>
          <w:rFonts w:ascii="Times" w:hAnsi="Times"/>
        </w:rPr>
      </w:pPr>
      <w:r w:rsidRPr="006A0229">
        <w:rPr>
          <w:rFonts w:ascii="Times" w:hAnsi="Times"/>
        </w:rPr>
        <w:t>---------------------------------------------</w:t>
      </w:r>
    </w:p>
    <w:p w14:paraId="3FA0B14D" w14:textId="77777777" w:rsidR="006A0229" w:rsidRPr="006A0229" w:rsidRDefault="006A0229" w:rsidP="006A0229">
      <w:pPr>
        <w:jc w:val="both"/>
        <w:rPr>
          <w:rFonts w:ascii="Times" w:hAnsi="Times"/>
        </w:rPr>
      </w:pPr>
      <w:r w:rsidRPr="006A0229">
        <w:rPr>
          <w:rFonts w:ascii="Times" w:hAnsi="Times"/>
        </w:rPr>
        <w:t xml:space="preserve">Observations                  442            </w:t>
      </w:r>
    </w:p>
    <w:p w14:paraId="12BEAC18" w14:textId="77777777" w:rsidR="006A0229" w:rsidRPr="006A0229" w:rsidRDefault="006A0229" w:rsidP="006A0229">
      <w:pPr>
        <w:jc w:val="both"/>
        <w:rPr>
          <w:rFonts w:ascii="Times" w:hAnsi="Times"/>
        </w:rPr>
      </w:pPr>
      <w:r w:rsidRPr="006A0229">
        <w:rPr>
          <w:rFonts w:ascii="Times" w:hAnsi="Times"/>
        </w:rPr>
        <w:t xml:space="preserve">Log Likelihood             -121.310          </w:t>
      </w:r>
    </w:p>
    <w:p w14:paraId="37DCD562" w14:textId="77777777" w:rsidR="006A0229" w:rsidRPr="006A0229" w:rsidRDefault="006A0229" w:rsidP="006A0229">
      <w:pPr>
        <w:jc w:val="both"/>
        <w:rPr>
          <w:rFonts w:ascii="Times" w:hAnsi="Times"/>
        </w:rPr>
      </w:pPr>
      <w:r w:rsidRPr="006A0229">
        <w:rPr>
          <w:rFonts w:ascii="Times" w:hAnsi="Times"/>
        </w:rPr>
        <w:t xml:space="preserve">Akaike Inf. Crit.           272.621          </w:t>
      </w:r>
    </w:p>
    <w:p w14:paraId="2DF2E113" w14:textId="07915844" w:rsidR="006A0229" w:rsidRPr="006A0229" w:rsidRDefault="006A0229" w:rsidP="006A0229">
      <w:pPr>
        <w:jc w:val="both"/>
        <w:rPr>
          <w:rFonts w:ascii="Times" w:hAnsi="Times"/>
        </w:rPr>
      </w:pPr>
      <w:r w:rsidRPr="006A0229">
        <w:rPr>
          <w:rFonts w:ascii="Times" w:hAnsi="Times"/>
        </w:rPr>
        <w:t>================================</w:t>
      </w:r>
    </w:p>
    <w:p w14:paraId="3AB81C48" w14:textId="59B172E3" w:rsidR="006A0229" w:rsidRDefault="006A0229" w:rsidP="006A0229">
      <w:pPr>
        <w:jc w:val="both"/>
        <w:rPr>
          <w:rFonts w:ascii="Times" w:hAnsi="Times"/>
        </w:rPr>
      </w:pPr>
      <w:r w:rsidRPr="006A0229">
        <w:rPr>
          <w:rFonts w:ascii="Times" w:hAnsi="Times"/>
        </w:rPr>
        <w:t>Note:             *p&lt;0.1; **p&lt;0.05; ***p&lt;0.01</w:t>
      </w:r>
    </w:p>
    <w:p w14:paraId="2EB5ACAE" w14:textId="786AD1FD" w:rsidR="008D133A" w:rsidRDefault="008D133A" w:rsidP="002572D5">
      <w:pPr>
        <w:jc w:val="both"/>
        <w:rPr>
          <w:rFonts w:ascii="Times" w:hAnsi="Times"/>
        </w:rPr>
      </w:pPr>
    </w:p>
    <w:p w14:paraId="2F8DFFE2" w14:textId="37D1BF83" w:rsidR="001113A6" w:rsidRDefault="001113A6" w:rsidP="002572D5">
      <w:pPr>
        <w:jc w:val="both"/>
        <w:rPr>
          <w:rFonts w:ascii="Times" w:hAnsi="Times"/>
        </w:rPr>
      </w:pPr>
      <w:r>
        <w:rPr>
          <w:rFonts w:ascii="Times" w:hAnsi="Times"/>
        </w:rPr>
        <w:t xml:space="preserve">In terms of predictive capability, this simple model achieved accuracy of 92%, precision of 91%, recall of 99%, and an F1 score of 95%. </w:t>
      </w:r>
    </w:p>
    <w:p w14:paraId="5502B905" w14:textId="77777777" w:rsidR="001113A6" w:rsidRDefault="001113A6" w:rsidP="002572D5">
      <w:pPr>
        <w:jc w:val="both"/>
        <w:rPr>
          <w:rFonts w:ascii="Times" w:hAnsi="Times"/>
        </w:rPr>
      </w:pPr>
    </w:p>
    <w:p w14:paraId="3506C069" w14:textId="759E4D27" w:rsidR="001113A6" w:rsidRDefault="001113A6" w:rsidP="002572D5">
      <w:pPr>
        <w:jc w:val="both"/>
        <w:rPr>
          <w:rFonts w:ascii="Times" w:hAnsi="Times"/>
        </w:rPr>
      </w:pPr>
      <w:r>
        <w:rPr>
          <w:rFonts w:ascii="Times" w:hAnsi="Times"/>
          <w:noProof/>
        </w:rPr>
        <w:drawing>
          <wp:inline distT="0" distB="0" distL="0" distR="0" wp14:anchorId="1AE7E3F7" wp14:editId="59A3A74F">
            <wp:extent cx="3437467" cy="1320490"/>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11 at 1.20.11 PM.png"/>
                    <pic:cNvPicPr/>
                  </pic:nvPicPr>
                  <pic:blipFill>
                    <a:blip r:embed="rId18">
                      <a:extLst>
                        <a:ext uri="{28A0092B-C50C-407E-A947-70E740481C1C}">
                          <a14:useLocalDpi xmlns:a14="http://schemas.microsoft.com/office/drawing/2010/main" val="0"/>
                        </a:ext>
                      </a:extLst>
                    </a:blip>
                    <a:stretch>
                      <a:fillRect/>
                    </a:stretch>
                  </pic:blipFill>
                  <pic:spPr>
                    <a:xfrm>
                      <a:off x="0" y="0"/>
                      <a:ext cx="3446562" cy="1323984"/>
                    </a:xfrm>
                    <a:prstGeom prst="rect">
                      <a:avLst/>
                    </a:prstGeom>
                  </pic:spPr>
                </pic:pic>
              </a:graphicData>
            </a:graphic>
          </wp:inline>
        </w:drawing>
      </w:r>
    </w:p>
    <w:p w14:paraId="0F4F86C7" w14:textId="77777777" w:rsidR="001113A6" w:rsidRDefault="001113A6" w:rsidP="002572D5">
      <w:pPr>
        <w:jc w:val="both"/>
        <w:rPr>
          <w:rFonts w:ascii="Times" w:hAnsi="Times"/>
        </w:rPr>
      </w:pPr>
    </w:p>
    <w:p w14:paraId="510490F2" w14:textId="2CE8F2A7" w:rsidR="00A01C9B" w:rsidRDefault="001113A6" w:rsidP="002572D5">
      <w:pPr>
        <w:jc w:val="both"/>
        <w:rPr>
          <w:rFonts w:ascii="Times" w:hAnsi="Times"/>
        </w:rPr>
      </w:pPr>
      <w:r>
        <w:rPr>
          <w:rFonts w:ascii="Times" w:hAnsi="Times"/>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Pr>
          <w:rFonts w:ascii="Times" w:hAnsi="Times"/>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69A0D333" w14:textId="77777777" w:rsidR="001113A6" w:rsidRDefault="001113A6" w:rsidP="002572D5">
      <w:pPr>
        <w:jc w:val="both"/>
        <w:rPr>
          <w:rFonts w:ascii="Times" w:hAnsi="Times"/>
        </w:rPr>
      </w:pPr>
    </w:p>
    <w:p w14:paraId="6FB74B9C" w14:textId="71A1618F" w:rsidR="00A01C9B" w:rsidRPr="00A01C9B" w:rsidRDefault="004D7C04" w:rsidP="00A01C9B">
      <w:pPr>
        <w:jc w:val="both"/>
        <w:rPr>
          <w:rFonts w:ascii="Times" w:hAnsi="Times"/>
        </w:rPr>
      </w:pPr>
      <w:r>
        <w:rPr>
          <w:rFonts w:ascii="Times" w:hAnsi="Times"/>
        </w:rPr>
        <w:lastRenderedPageBreak/>
        <w:t xml:space="preserve">Model 2: </w:t>
      </w:r>
      <w:r w:rsidR="00A01C9B" w:rsidRPr="00A01C9B">
        <w:rPr>
          <w:rFonts w:ascii="Times" w:hAnsi="Times"/>
        </w:rPr>
        <w:t>Odds-ratio Model Party Choice</w:t>
      </w:r>
    </w:p>
    <w:p w14:paraId="65DC880C" w14:textId="77777777" w:rsidR="00A01C9B" w:rsidRPr="00A01C9B" w:rsidRDefault="00A01C9B" w:rsidP="00A01C9B">
      <w:pPr>
        <w:jc w:val="both"/>
        <w:rPr>
          <w:rFonts w:ascii="Times" w:hAnsi="Times"/>
        </w:rPr>
      </w:pPr>
      <w:r w:rsidRPr="00A01C9B">
        <w:rPr>
          <w:rFonts w:ascii="Times" w:hAnsi="Times"/>
        </w:rPr>
        <w:t>=============================================</w:t>
      </w:r>
    </w:p>
    <w:p w14:paraId="585C0F3F" w14:textId="77777777" w:rsidR="00A01C9B" w:rsidRPr="00A01C9B" w:rsidRDefault="00A01C9B" w:rsidP="00A01C9B">
      <w:pPr>
        <w:jc w:val="both"/>
        <w:rPr>
          <w:rFonts w:ascii="Times" w:hAnsi="Times"/>
        </w:rPr>
      </w:pPr>
      <w:r w:rsidRPr="00A01C9B">
        <w:rPr>
          <w:rFonts w:ascii="Times" w:hAnsi="Times"/>
        </w:rPr>
        <w:t xml:space="preserve">                      Dependent variable:    </w:t>
      </w:r>
    </w:p>
    <w:p w14:paraId="5EC1CA63" w14:textId="77777777" w:rsidR="00A01C9B" w:rsidRPr="00A01C9B" w:rsidRDefault="00A01C9B" w:rsidP="00A01C9B">
      <w:pPr>
        <w:jc w:val="both"/>
        <w:rPr>
          <w:rFonts w:ascii="Times" w:hAnsi="Times"/>
        </w:rPr>
      </w:pPr>
      <w:r w:rsidRPr="00A01C9B">
        <w:rPr>
          <w:rFonts w:ascii="Times" w:hAnsi="Times"/>
        </w:rPr>
        <w:t xml:space="preserve">                  ---------------------------</w:t>
      </w:r>
    </w:p>
    <w:p w14:paraId="4B7E2463" w14:textId="77777777" w:rsidR="00A01C9B" w:rsidRPr="00A01C9B" w:rsidRDefault="00A01C9B" w:rsidP="00A01C9B">
      <w:pPr>
        <w:jc w:val="both"/>
        <w:rPr>
          <w:rFonts w:ascii="Times" w:hAnsi="Times"/>
        </w:rPr>
      </w:pPr>
      <w:r w:rsidRPr="00A01C9B">
        <w:rPr>
          <w:rFonts w:ascii="Times" w:hAnsi="Times"/>
        </w:rPr>
        <w:t xml:space="preserve">                          voteChoice         </w:t>
      </w:r>
    </w:p>
    <w:p w14:paraId="4146BD6F" w14:textId="77777777" w:rsidR="00A01C9B" w:rsidRPr="00A01C9B" w:rsidRDefault="00A01C9B" w:rsidP="00A01C9B">
      <w:pPr>
        <w:jc w:val="both"/>
        <w:rPr>
          <w:rFonts w:ascii="Times" w:hAnsi="Times"/>
        </w:rPr>
      </w:pPr>
      <w:r w:rsidRPr="00A01C9B">
        <w:rPr>
          <w:rFonts w:ascii="Times" w:hAnsi="Times"/>
        </w:rPr>
        <w:t>---------------------------------------------</w:t>
      </w:r>
    </w:p>
    <w:p w14:paraId="51DE3280" w14:textId="77777777" w:rsidR="00A01C9B" w:rsidRPr="00A01C9B" w:rsidRDefault="00A01C9B" w:rsidP="00A01C9B">
      <w:pPr>
        <w:jc w:val="both"/>
        <w:rPr>
          <w:rFonts w:ascii="Times" w:hAnsi="Times"/>
        </w:rPr>
      </w:pPr>
      <w:r w:rsidRPr="00A01C9B">
        <w:rPr>
          <w:rFonts w:ascii="Times" w:hAnsi="Times"/>
        </w:rPr>
        <w:t xml:space="preserve">genderfemale               0.499***          </w:t>
      </w:r>
    </w:p>
    <w:p w14:paraId="544436E9" w14:textId="77777777" w:rsidR="00A01C9B" w:rsidRPr="00A01C9B" w:rsidRDefault="00A01C9B" w:rsidP="00A01C9B">
      <w:pPr>
        <w:jc w:val="both"/>
        <w:rPr>
          <w:rFonts w:ascii="Times" w:hAnsi="Times"/>
        </w:rPr>
      </w:pPr>
      <w:r w:rsidRPr="00A01C9B">
        <w:rPr>
          <w:rFonts w:ascii="Times" w:hAnsi="Times"/>
        </w:rPr>
        <w:t xml:space="preserve">                        (0.308, 0.802)       </w:t>
      </w:r>
    </w:p>
    <w:p w14:paraId="57FB5D63" w14:textId="77777777" w:rsidR="00A01C9B" w:rsidRPr="00A01C9B" w:rsidRDefault="00A01C9B" w:rsidP="00A01C9B">
      <w:pPr>
        <w:jc w:val="both"/>
        <w:rPr>
          <w:rFonts w:ascii="Times" w:hAnsi="Times"/>
        </w:rPr>
      </w:pPr>
      <w:r w:rsidRPr="00A01C9B">
        <w:rPr>
          <w:rFonts w:ascii="Times" w:hAnsi="Times"/>
        </w:rPr>
        <w:t xml:space="preserve">                                             </w:t>
      </w:r>
    </w:p>
    <w:p w14:paraId="613A8983" w14:textId="77777777" w:rsidR="00A01C9B" w:rsidRPr="00A01C9B" w:rsidRDefault="00A01C9B" w:rsidP="00A01C9B">
      <w:pPr>
        <w:jc w:val="both"/>
        <w:rPr>
          <w:rFonts w:ascii="Times" w:hAnsi="Times"/>
        </w:rPr>
      </w:pPr>
      <w:r w:rsidRPr="00A01C9B">
        <w:rPr>
          <w:rFonts w:ascii="Times" w:hAnsi="Times"/>
        </w:rPr>
        <w:t xml:space="preserve">raceblack                  0.062***          </w:t>
      </w:r>
    </w:p>
    <w:p w14:paraId="1DBA4BAC" w14:textId="77777777" w:rsidR="00A01C9B" w:rsidRPr="00A01C9B" w:rsidRDefault="00A01C9B" w:rsidP="00A01C9B">
      <w:pPr>
        <w:jc w:val="both"/>
        <w:rPr>
          <w:rFonts w:ascii="Times" w:hAnsi="Times"/>
        </w:rPr>
      </w:pPr>
      <w:r w:rsidRPr="00A01C9B">
        <w:rPr>
          <w:rFonts w:ascii="Times" w:hAnsi="Times"/>
        </w:rPr>
        <w:t xml:space="preserve">                        (0.009, 0.230)       </w:t>
      </w:r>
    </w:p>
    <w:p w14:paraId="0EF5BA3D" w14:textId="77777777" w:rsidR="00A01C9B" w:rsidRPr="00A01C9B" w:rsidRDefault="00A01C9B" w:rsidP="00A01C9B">
      <w:pPr>
        <w:jc w:val="both"/>
        <w:rPr>
          <w:rFonts w:ascii="Times" w:hAnsi="Times"/>
        </w:rPr>
      </w:pPr>
      <w:r w:rsidRPr="00A01C9B">
        <w:rPr>
          <w:rFonts w:ascii="Times" w:hAnsi="Times"/>
        </w:rPr>
        <w:t xml:space="preserve">                                             </w:t>
      </w:r>
    </w:p>
    <w:p w14:paraId="03F664D8" w14:textId="77777777" w:rsidR="00A01C9B" w:rsidRPr="00A01C9B" w:rsidRDefault="00A01C9B" w:rsidP="00A01C9B">
      <w:pPr>
        <w:jc w:val="both"/>
        <w:rPr>
          <w:rFonts w:ascii="Times" w:hAnsi="Times"/>
        </w:rPr>
      </w:pPr>
      <w:r w:rsidRPr="00A01C9B">
        <w:rPr>
          <w:rFonts w:ascii="Times" w:hAnsi="Times"/>
        </w:rPr>
        <w:t xml:space="preserve">racehispanic                 1.099           </w:t>
      </w:r>
    </w:p>
    <w:p w14:paraId="1E876C2A" w14:textId="77777777" w:rsidR="00A01C9B" w:rsidRPr="00A01C9B" w:rsidRDefault="00A01C9B" w:rsidP="00A01C9B">
      <w:pPr>
        <w:jc w:val="both"/>
        <w:rPr>
          <w:rFonts w:ascii="Times" w:hAnsi="Times"/>
        </w:rPr>
      </w:pPr>
      <w:r w:rsidRPr="00A01C9B">
        <w:rPr>
          <w:rFonts w:ascii="Times" w:hAnsi="Times"/>
        </w:rPr>
        <w:t xml:space="preserve">                        (0.252, 4.479)       </w:t>
      </w:r>
    </w:p>
    <w:p w14:paraId="4C4D5BDA" w14:textId="77777777" w:rsidR="00A01C9B" w:rsidRPr="00A01C9B" w:rsidRDefault="00A01C9B" w:rsidP="00A01C9B">
      <w:pPr>
        <w:jc w:val="both"/>
        <w:rPr>
          <w:rFonts w:ascii="Times" w:hAnsi="Times"/>
        </w:rPr>
      </w:pPr>
      <w:r w:rsidRPr="00A01C9B">
        <w:rPr>
          <w:rFonts w:ascii="Times" w:hAnsi="Times"/>
        </w:rPr>
        <w:t xml:space="preserve">                                             </w:t>
      </w:r>
    </w:p>
    <w:p w14:paraId="4EC996CE" w14:textId="77777777" w:rsidR="00A01C9B" w:rsidRPr="00A01C9B" w:rsidRDefault="00A01C9B" w:rsidP="00A01C9B">
      <w:pPr>
        <w:jc w:val="both"/>
        <w:rPr>
          <w:rFonts w:ascii="Times" w:hAnsi="Times"/>
        </w:rPr>
      </w:pPr>
      <w:r w:rsidRPr="00A01C9B">
        <w:rPr>
          <w:rFonts w:ascii="Times" w:hAnsi="Times"/>
        </w:rPr>
        <w:t xml:space="preserve">raceasian                    3.083           </w:t>
      </w:r>
    </w:p>
    <w:p w14:paraId="26AB4A28" w14:textId="77777777" w:rsidR="00A01C9B" w:rsidRPr="00A01C9B" w:rsidRDefault="00A01C9B" w:rsidP="00A01C9B">
      <w:pPr>
        <w:jc w:val="both"/>
        <w:rPr>
          <w:rFonts w:ascii="Times" w:hAnsi="Times"/>
        </w:rPr>
      </w:pPr>
      <w:r w:rsidRPr="00A01C9B">
        <w:rPr>
          <w:rFonts w:ascii="Times" w:hAnsi="Times"/>
        </w:rPr>
        <w:t xml:space="preserve">                        (0.644, 15.117)      </w:t>
      </w:r>
    </w:p>
    <w:p w14:paraId="1448BAE6" w14:textId="77777777" w:rsidR="00A01C9B" w:rsidRPr="00A01C9B" w:rsidRDefault="00A01C9B" w:rsidP="00A01C9B">
      <w:pPr>
        <w:jc w:val="both"/>
        <w:rPr>
          <w:rFonts w:ascii="Times" w:hAnsi="Times"/>
        </w:rPr>
      </w:pPr>
      <w:r w:rsidRPr="00A01C9B">
        <w:rPr>
          <w:rFonts w:ascii="Times" w:hAnsi="Times"/>
        </w:rPr>
        <w:t xml:space="preserve">                                             </w:t>
      </w:r>
    </w:p>
    <w:p w14:paraId="4536BF47" w14:textId="77777777" w:rsidR="00A01C9B" w:rsidRPr="00A01C9B" w:rsidRDefault="00A01C9B" w:rsidP="00A01C9B">
      <w:pPr>
        <w:jc w:val="both"/>
        <w:rPr>
          <w:rFonts w:ascii="Times" w:hAnsi="Times"/>
        </w:rPr>
      </w:pPr>
      <w:r w:rsidRPr="00A01C9B">
        <w:rPr>
          <w:rFonts w:ascii="Times" w:hAnsi="Times"/>
        </w:rPr>
        <w:t xml:space="preserve">raceother                    0.975           </w:t>
      </w:r>
    </w:p>
    <w:p w14:paraId="6054E9B2" w14:textId="77777777" w:rsidR="00A01C9B" w:rsidRPr="00A01C9B" w:rsidRDefault="00A01C9B" w:rsidP="00A01C9B">
      <w:pPr>
        <w:jc w:val="both"/>
        <w:rPr>
          <w:rFonts w:ascii="Times" w:hAnsi="Times"/>
        </w:rPr>
      </w:pPr>
      <w:r w:rsidRPr="00A01C9B">
        <w:rPr>
          <w:rFonts w:ascii="Times" w:hAnsi="Times"/>
        </w:rPr>
        <w:t xml:space="preserve">                        (0.241, 3.843)       </w:t>
      </w:r>
    </w:p>
    <w:p w14:paraId="349648E0" w14:textId="77777777" w:rsidR="00A01C9B" w:rsidRPr="00A01C9B" w:rsidRDefault="00A01C9B" w:rsidP="00A01C9B">
      <w:pPr>
        <w:jc w:val="both"/>
        <w:rPr>
          <w:rFonts w:ascii="Times" w:hAnsi="Times"/>
        </w:rPr>
      </w:pPr>
      <w:r w:rsidRPr="00A01C9B">
        <w:rPr>
          <w:rFonts w:ascii="Times" w:hAnsi="Times"/>
        </w:rPr>
        <w:t xml:space="preserve">                                             </w:t>
      </w:r>
    </w:p>
    <w:p w14:paraId="047692D8" w14:textId="77777777" w:rsidR="00A01C9B" w:rsidRPr="00A01C9B" w:rsidRDefault="00A01C9B" w:rsidP="00A01C9B">
      <w:pPr>
        <w:jc w:val="both"/>
        <w:rPr>
          <w:rFonts w:ascii="Times" w:hAnsi="Times"/>
        </w:rPr>
      </w:pPr>
      <w:r w:rsidRPr="00A01C9B">
        <w:rPr>
          <w:rFonts w:ascii="Times" w:hAnsi="Times"/>
        </w:rPr>
        <w:t xml:space="preserve">educcollege                 0.468**          </w:t>
      </w:r>
    </w:p>
    <w:p w14:paraId="53EC174C" w14:textId="77777777" w:rsidR="00A01C9B" w:rsidRPr="00A01C9B" w:rsidRDefault="00A01C9B" w:rsidP="00A01C9B">
      <w:pPr>
        <w:jc w:val="both"/>
        <w:rPr>
          <w:rFonts w:ascii="Times" w:hAnsi="Times"/>
        </w:rPr>
      </w:pPr>
      <w:r w:rsidRPr="00A01C9B">
        <w:rPr>
          <w:rFonts w:ascii="Times" w:hAnsi="Times"/>
        </w:rPr>
        <w:t xml:space="preserve">                        (0.224, 0.955)       </w:t>
      </w:r>
    </w:p>
    <w:p w14:paraId="2346AC9B" w14:textId="77777777" w:rsidR="00A01C9B" w:rsidRPr="00A01C9B" w:rsidRDefault="00A01C9B" w:rsidP="00A01C9B">
      <w:pPr>
        <w:jc w:val="both"/>
        <w:rPr>
          <w:rFonts w:ascii="Times" w:hAnsi="Times"/>
        </w:rPr>
      </w:pPr>
      <w:r w:rsidRPr="00A01C9B">
        <w:rPr>
          <w:rFonts w:ascii="Times" w:hAnsi="Times"/>
        </w:rPr>
        <w:t xml:space="preserve">                                             </w:t>
      </w:r>
    </w:p>
    <w:p w14:paraId="695882A9" w14:textId="77777777" w:rsidR="00A01C9B" w:rsidRPr="00A01C9B" w:rsidRDefault="00A01C9B" w:rsidP="00A01C9B">
      <w:pPr>
        <w:jc w:val="both"/>
        <w:rPr>
          <w:rFonts w:ascii="Times" w:hAnsi="Times"/>
        </w:rPr>
      </w:pPr>
      <w:r w:rsidRPr="00A01C9B">
        <w:rPr>
          <w:rFonts w:ascii="Times" w:hAnsi="Times"/>
        </w:rPr>
        <w:t xml:space="preserve">educadvanced               0.284***          </w:t>
      </w:r>
    </w:p>
    <w:p w14:paraId="03996AC2" w14:textId="77777777" w:rsidR="00A01C9B" w:rsidRPr="00A01C9B" w:rsidRDefault="00A01C9B" w:rsidP="00A01C9B">
      <w:pPr>
        <w:jc w:val="both"/>
        <w:rPr>
          <w:rFonts w:ascii="Times" w:hAnsi="Times"/>
        </w:rPr>
      </w:pPr>
      <w:r w:rsidRPr="00A01C9B">
        <w:rPr>
          <w:rFonts w:ascii="Times" w:hAnsi="Times"/>
        </w:rPr>
        <w:t xml:space="preserve">                        (0.120, 0.651)       </w:t>
      </w:r>
    </w:p>
    <w:p w14:paraId="2FA15464" w14:textId="77777777" w:rsidR="00A01C9B" w:rsidRPr="00A01C9B" w:rsidRDefault="00A01C9B" w:rsidP="00A01C9B">
      <w:pPr>
        <w:jc w:val="both"/>
        <w:rPr>
          <w:rFonts w:ascii="Times" w:hAnsi="Times"/>
        </w:rPr>
      </w:pPr>
      <w:r w:rsidRPr="00A01C9B">
        <w:rPr>
          <w:rFonts w:ascii="Times" w:hAnsi="Times"/>
        </w:rPr>
        <w:t xml:space="preserve">                                             </w:t>
      </w:r>
    </w:p>
    <w:p w14:paraId="5B2F57D8" w14:textId="77777777" w:rsidR="00A01C9B" w:rsidRPr="00A01C9B" w:rsidRDefault="00A01C9B" w:rsidP="00A01C9B">
      <w:pPr>
        <w:jc w:val="both"/>
        <w:rPr>
          <w:rFonts w:ascii="Times" w:hAnsi="Times"/>
        </w:rPr>
      </w:pPr>
      <w:r w:rsidRPr="00A01C9B">
        <w:rPr>
          <w:rFonts w:ascii="Times" w:hAnsi="Times"/>
        </w:rPr>
        <w:t xml:space="preserve">marstatmarried             2.032***          </w:t>
      </w:r>
    </w:p>
    <w:p w14:paraId="4249D94D" w14:textId="77777777" w:rsidR="00A01C9B" w:rsidRPr="00A01C9B" w:rsidRDefault="00A01C9B" w:rsidP="00A01C9B">
      <w:pPr>
        <w:jc w:val="both"/>
        <w:rPr>
          <w:rFonts w:ascii="Times" w:hAnsi="Times"/>
        </w:rPr>
      </w:pPr>
      <w:r w:rsidRPr="00A01C9B">
        <w:rPr>
          <w:rFonts w:ascii="Times" w:hAnsi="Times"/>
        </w:rPr>
        <w:t xml:space="preserve">                        (1.257, 3.313)       </w:t>
      </w:r>
    </w:p>
    <w:p w14:paraId="26224507" w14:textId="77777777" w:rsidR="00A01C9B" w:rsidRPr="00A01C9B" w:rsidRDefault="00A01C9B" w:rsidP="00A01C9B">
      <w:pPr>
        <w:jc w:val="both"/>
        <w:rPr>
          <w:rFonts w:ascii="Times" w:hAnsi="Times"/>
        </w:rPr>
      </w:pPr>
      <w:r w:rsidRPr="00A01C9B">
        <w:rPr>
          <w:rFonts w:ascii="Times" w:hAnsi="Times"/>
        </w:rPr>
        <w:t xml:space="preserve">                                             </w:t>
      </w:r>
    </w:p>
    <w:p w14:paraId="0BBEE028" w14:textId="77777777" w:rsidR="00A01C9B" w:rsidRPr="00A01C9B" w:rsidRDefault="00A01C9B" w:rsidP="00A01C9B">
      <w:pPr>
        <w:jc w:val="both"/>
        <w:rPr>
          <w:rFonts w:ascii="Times" w:hAnsi="Times"/>
        </w:rPr>
      </w:pPr>
      <w:r w:rsidRPr="00A01C9B">
        <w:rPr>
          <w:rFonts w:ascii="Times" w:hAnsi="Times"/>
        </w:rPr>
        <w:t xml:space="preserve">employstudent               13.201           </w:t>
      </w:r>
    </w:p>
    <w:p w14:paraId="34AA245E" w14:textId="77777777" w:rsidR="00A01C9B" w:rsidRPr="00A01C9B" w:rsidRDefault="00A01C9B" w:rsidP="00A01C9B">
      <w:pPr>
        <w:jc w:val="both"/>
        <w:rPr>
          <w:rFonts w:ascii="Times" w:hAnsi="Times"/>
        </w:rPr>
      </w:pPr>
      <w:r w:rsidRPr="00A01C9B">
        <w:rPr>
          <w:rFonts w:ascii="Times" w:hAnsi="Times"/>
        </w:rPr>
        <w:t xml:space="preserve">                       (0.425, 551.043)      </w:t>
      </w:r>
    </w:p>
    <w:p w14:paraId="7E41E8B6" w14:textId="77777777" w:rsidR="00A01C9B" w:rsidRPr="00A01C9B" w:rsidRDefault="00A01C9B" w:rsidP="00A01C9B">
      <w:pPr>
        <w:jc w:val="both"/>
        <w:rPr>
          <w:rFonts w:ascii="Times" w:hAnsi="Times"/>
        </w:rPr>
      </w:pPr>
      <w:r w:rsidRPr="00A01C9B">
        <w:rPr>
          <w:rFonts w:ascii="Times" w:hAnsi="Times"/>
        </w:rPr>
        <w:t xml:space="preserve">                                             </w:t>
      </w:r>
    </w:p>
    <w:p w14:paraId="418981A8" w14:textId="77777777" w:rsidR="00A01C9B" w:rsidRPr="00A01C9B" w:rsidRDefault="00A01C9B" w:rsidP="00A01C9B">
      <w:pPr>
        <w:jc w:val="both"/>
        <w:rPr>
          <w:rFonts w:ascii="Times" w:hAnsi="Times"/>
        </w:rPr>
      </w:pPr>
      <w:r w:rsidRPr="00A01C9B">
        <w:rPr>
          <w:rFonts w:ascii="Times" w:hAnsi="Times"/>
        </w:rPr>
        <w:t xml:space="preserve">employretired                0.769           </w:t>
      </w:r>
    </w:p>
    <w:p w14:paraId="533FE777" w14:textId="77777777" w:rsidR="00A01C9B" w:rsidRPr="00A01C9B" w:rsidRDefault="00A01C9B" w:rsidP="00A01C9B">
      <w:pPr>
        <w:jc w:val="both"/>
        <w:rPr>
          <w:rFonts w:ascii="Times" w:hAnsi="Times"/>
        </w:rPr>
      </w:pPr>
      <w:r w:rsidRPr="00A01C9B">
        <w:rPr>
          <w:rFonts w:ascii="Times" w:hAnsi="Times"/>
        </w:rPr>
        <w:t xml:space="preserve">                        (0.372, 1.584)       </w:t>
      </w:r>
    </w:p>
    <w:p w14:paraId="559FAD7A" w14:textId="77777777" w:rsidR="00A01C9B" w:rsidRPr="00A01C9B" w:rsidRDefault="00A01C9B" w:rsidP="00A01C9B">
      <w:pPr>
        <w:jc w:val="both"/>
        <w:rPr>
          <w:rFonts w:ascii="Times" w:hAnsi="Times"/>
        </w:rPr>
      </w:pPr>
      <w:r w:rsidRPr="00A01C9B">
        <w:rPr>
          <w:rFonts w:ascii="Times" w:hAnsi="Times"/>
        </w:rPr>
        <w:t xml:space="preserve">                                             </w:t>
      </w:r>
    </w:p>
    <w:p w14:paraId="69CEF4B7" w14:textId="77777777" w:rsidR="00A01C9B" w:rsidRPr="00A01C9B" w:rsidRDefault="00A01C9B" w:rsidP="00A01C9B">
      <w:pPr>
        <w:jc w:val="both"/>
        <w:rPr>
          <w:rFonts w:ascii="Times" w:hAnsi="Times"/>
        </w:rPr>
      </w:pPr>
      <w:r w:rsidRPr="00A01C9B">
        <w:rPr>
          <w:rFonts w:ascii="Times" w:hAnsi="Times"/>
        </w:rPr>
        <w:t xml:space="preserve">employemployed               1.255           </w:t>
      </w:r>
    </w:p>
    <w:p w14:paraId="438EF0B0" w14:textId="77777777" w:rsidR="00A01C9B" w:rsidRPr="00A01C9B" w:rsidRDefault="00A01C9B" w:rsidP="00A01C9B">
      <w:pPr>
        <w:jc w:val="both"/>
        <w:rPr>
          <w:rFonts w:ascii="Times" w:hAnsi="Times"/>
        </w:rPr>
      </w:pPr>
      <w:r w:rsidRPr="00A01C9B">
        <w:rPr>
          <w:rFonts w:ascii="Times" w:hAnsi="Times"/>
        </w:rPr>
        <w:t xml:space="preserve">                        (0.642, 2.470)       </w:t>
      </w:r>
    </w:p>
    <w:p w14:paraId="5DB47277" w14:textId="77777777" w:rsidR="00A01C9B" w:rsidRPr="00A01C9B" w:rsidRDefault="00A01C9B" w:rsidP="00A01C9B">
      <w:pPr>
        <w:jc w:val="both"/>
        <w:rPr>
          <w:rFonts w:ascii="Times" w:hAnsi="Times"/>
        </w:rPr>
      </w:pPr>
      <w:r w:rsidRPr="00A01C9B">
        <w:rPr>
          <w:rFonts w:ascii="Times" w:hAnsi="Times"/>
        </w:rPr>
        <w:t xml:space="preserve">                                             </w:t>
      </w:r>
    </w:p>
    <w:p w14:paraId="6E9839F6" w14:textId="77777777" w:rsidR="00A01C9B" w:rsidRPr="00A01C9B" w:rsidRDefault="00A01C9B" w:rsidP="00A01C9B">
      <w:pPr>
        <w:jc w:val="both"/>
        <w:rPr>
          <w:rFonts w:ascii="Times" w:hAnsi="Times"/>
        </w:rPr>
      </w:pPr>
      <w:r w:rsidRPr="00A01C9B">
        <w:rPr>
          <w:rFonts w:ascii="Times" w:hAnsi="Times"/>
        </w:rPr>
        <w:t xml:space="preserve">religionreligious          5.621***          </w:t>
      </w:r>
    </w:p>
    <w:p w14:paraId="60F4806F" w14:textId="77777777" w:rsidR="00A01C9B" w:rsidRPr="00A01C9B" w:rsidRDefault="00A01C9B" w:rsidP="00A01C9B">
      <w:pPr>
        <w:jc w:val="both"/>
        <w:rPr>
          <w:rFonts w:ascii="Times" w:hAnsi="Times"/>
        </w:rPr>
      </w:pPr>
      <w:r w:rsidRPr="00A01C9B">
        <w:rPr>
          <w:rFonts w:ascii="Times" w:hAnsi="Times"/>
        </w:rPr>
        <w:t xml:space="preserve">                        (3.330, 9.788)       </w:t>
      </w:r>
    </w:p>
    <w:p w14:paraId="1EF01C16" w14:textId="77777777" w:rsidR="00A01C9B" w:rsidRPr="00A01C9B" w:rsidRDefault="00A01C9B" w:rsidP="00A01C9B">
      <w:pPr>
        <w:jc w:val="both"/>
        <w:rPr>
          <w:rFonts w:ascii="Times" w:hAnsi="Times"/>
        </w:rPr>
      </w:pPr>
      <w:r w:rsidRPr="00A01C9B">
        <w:rPr>
          <w:rFonts w:ascii="Times" w:hAnsi="Times"/>
        </w:rPr>
        <w:t xml:space="preserve">                                             </w:t>
      </w:r>
    </w:p>
    <w:p w14:paraId="7C7231D5" w14:textId="77777777" w:rsidR="00A01C9B" w:rsidRPr="00A01C9B" w:rsidRDefault="00A01C9B" w:rsidP="00A01C9B">
      <w:pPr>
        <w:jc w:val="both"/>
        <w:rPr>
          <w:rFonts w:ascii="Times" w:hAnsi="Times"/>
        </w:rPr>
      </w:pPr>
      <w:r w:rsidRPr="00A01C9B">
        <w:rPr>
          <w:rFonts w:ascii="Times" w:hAnsi="Times"/>
        </w:rPr>
        <w:t xml:space="preserve">agemiddle                   63.641*          </w:t>
      </w:r>
    </w:p>
    <w:p w14:paraId="43EEC146" w14:textId="77777777" w:rsidR="00A01C9B" w:rsidRPr="00A01C9B" w:rsidRDefault="00A01C9B" w:rsidP="00A01C9B">
      <w:pPr>
        <w:jc w:val="both"/>
        <w:rPr>
          <w:rFonts w:ascii="Times" w:hAnsi="Times"/>
        </w:rPr>
      </w:pPr>
      <w:r w:rsidRPr="00A01C9B">
        <w:rPr>
          <w:rFonts w:ascii="Times" w:hAnsi="Times"/>
        </w:rPr>
        <w:t xml:space="preserve">                      (2.580, 6,066.221)     </w:t>
      </w:r>
    </w:p>
    <w:p w14:paraId="39796EE0" w14:textId="77777777" w:rsidR="00A01C9B" w:rsidRPr="00A01C9B" w:rsidRDefault="00A01C9B" w:rsidP="00A01C9B">
      <w:pPr>
        <w:jc w:val="both"/>
        <w:rPr>
          <w:rFonts w:ascii="Times" w:hAnsi="Times"/>
        </w:rPr>
      </w:pPr>
      <w:r w:rsidRPr="00A01C9B">
        <w:rPr>
          <w:rFonts w:ascii="Times" w:hAnsi="Times"/>
        </w:rPr>
        <w:t xml:space="preserve">                                             </w:t>
      </w:r>
    </w:p>
    <w:p w14:paraId="029F560E" w14:textId="77777777" w:rsidR="00A01C9B" w:rsidRPr="00A01C9B" w:rsidRDefault="00A01C9B" w:rsidP="00A01C9B">
      <w:pPr>
        <w:jc w:val="both"/>
        <w:rPr>
          <w:rFonts w:ascii="Times" w:hAnsi="Times"/>
        </w:rPr>
      </w:pPr>
      <w:r w:rsidRPr="00A01C9B">
        <w:rPr>
          <w:rFonts w:ascii="Times" w:hAnsi="Times"/>
        </w:rPr>
        <w:t xml:space="preserve">ageold                     86.059**          </w:t>
      </w:r>
    </w:p>
    <w:p w14:paraId="35B4FFEC" w14:textId="77777777" w:rsidR="00A01C9B" w:rsidRPr="00A01C9B" w:rsidRDefault="00A01C9B" w:rsidP="00A01C9B">
      <w:pPr>
        <w:jc w:val="both"/>
        <w:rPr>
          <w:rFonts w:ascii="Times" w:hAnsi="Times"/>
        </w:rPr>
      </w:pPr>
      <w:r w:rsidRPr="00A01C9B">
        <w:rPr>
          <w:rFonts w:ascii="Times" w:hAnsi="Times"/>
        </w:rPr>
        <w:lastRenderedPageBreak/>
        <w:t xml:space="preserve">                      (3.470, 8,457.365)     </w:t>
      </w:r>
    </w:p>
    <w:p w14:paraId="7BCADA59" w14:textId="77777777" w:rsidR="00A01C9B" w:rsidRPr="00A01C9B" w:rsidRDefault="00A01C9B" w:rsidP="00A01C9B">
      <w:pPr>
        <w:jc w:val="both"/>
        <w:rPr>
          <w:rFonts w:ascii="Times" w:hAnsi="Times"/>
        </w:rPr>
      </w:pPr>
      <w:r w:rsidRPr="00A01C9B">
        <w:rPr>
          <w:rFonts w:ascii="Times" w:hAnsi="Times"/>
        </w:rPr>
        <w:t xml:space="preserve">                                             </w:t>
      </w:r>
    </w:p>
    <w:p w14:paraId="30278277" w14:textId="77777777" w:rsidR="00A01C9B" w:rsidRPr="00A01C9B" w:rsidRDefault="00A01C9B" w:rsidP="00A01C9B">
      <w:pPr>
        <w:jc w:val="both"/>
        <w:rPr>
          <w:rFonts w:ascii="Times" w:hAnsi="Times"/>
        </w:rPr>
      </w:pPr>
      <w:r w:rsidRPr="00A01C9B">
        <w:rPr>
          <w:rFonts w:ascii="Times" w:hAnsi="Times"/>
        </w:rPr>
        <w:t xml:space="preserve">Constant                    0.006**          </w:t>
      </w:r>
    </w:p>
    <w:p w14:paraId="76C4EC10" w14:textId="77777777" w:rsidR="00A01C9B" w:rsidRPr="00A01C9B" w:rsidRDefault="00A01C9B" w:rsidP="00A01C9B">
      <w:pPr>
        <w:jc w:val="both"/>
        <w:rPr>
          <w:rFonts w:ascii="Times" w:hAnsi="Times"/>
        </w:rPr>
      </w:pPr>
      <w:r w:rsidRPr="00A01C9B">
        <w:rPr>
          <w:rFonts w:ascii="Times" w:hAnsi="Times"/>
        </w:rPr>
        <w:t xml:space="preserve">                        (0.0001, 0.168)      </w:t>
      </w:r>
    </w:p>
    <w:p w14:paraId="7BA12409" w14:textId="77777777" w:rsidR="00A01C9B" w:rsidRPr="00A01C9B" w:rsidRDefault="00A01C9B" w:rsidP="00A01C9B">
      <w:pPr>
        <w:jc w:val="both"/>
        <w:rPr>
          <w:rFonts w:ascii="Times" w:hAnsi="Times"/>
        </w:rPr>
      </w:pPr>
      <w:r w:rsidRPr="00A01C9B">
        <w:rPr>
          <w:rFonts w:ascii="Times" w:hAnsi="Times"/>
        </w:rPr>
        <w:t xml:space="preserve">                                             </w:t>
      </w:r>
    </w:p>
    <w:p w14:paraId="6FF061C8" w14:textId="77777777" w:rsidR="00A01C9B" w:rsidRPr="00A01C9B" w:rsidRDefault="00A01C9B" w:rsidP="00A01C9B">
      <w:pPr>
        <w:jc w:val="both"/>
        <w:rPr>
          <w:rFonts w:ascii="Times" w:hAnsi="Times"/>
        </w:rPr>
      </w:pPr>
      <w:r w:rsidRPr="00A01C9B">
        <w:rPr>
          <w:rFonts w:ascii="Times" w:hAnsi="Times"/>
        </w:rPr>
        <w:t>---------------------------------------------</w:t>
      </w:r>
    </w:p>
    <w:p w14:paraId="73E420E0" w14:textId="77777777" w:rsidR="00A01C9B" w:rsidRPr="00A01C9B" w:rsidRDefault="00A01C9B" w:rsidP="00A01C9B">
      <w:pPr>
        <w:jc w:val="both"/>
        <w:rPr>
          <w:rFonts w:ascii="Times" w:hAnsi="Times"/>
        </w:rPr>
      </w:pPr>
      <w:r w:rsidRPr="00A01C9B">
        <w:rPr>
          <w:rFonts w:ascii="Times" w:hAnsi="Times"/>
        </w:rPr>
        <w:t xml:space="preserve">Observations                  393            </w:t>
      </w:r>
    </w:p>
    <w:p w14:paraId="11CE2EE2" w14:textId="77777777" w:rsidR="00A01C9B" w:rsidRPr="00A01C9B" w:rsidRDefault="00A01C9B" w:rsidP="00A01C9B">
      <w:pPr>
        <w:jc w:val="both"/>
        <w:rPr>
          <w:rFonts w:ascii="Times" w:hAnsi="Times"/>
        </w:rPr>
      </w:pPr>
      <w:r w:rsidRPr="00A01C9B">
        <w:rPr>
          <w:rFonts w:ascii="Times" w:hAnsi="Times"/>
        </w:rPr>
        <w:t xml:space="preserve">Log Likelihood             -214.025          </w:t>
      </w:r>
    </w:p>
    <w:p w14:paraId="2DE9512B" w14:textId="77777777" w:rsidR="00A01C9B" w:rsidRPr="00A01C9B" w:rsidRDefault="00A01C9B" w:rsidP="00A01C9B">
      <w:pPr>
        <w:jc w:val="both"/>
        <w:rPr>
          <w:rFonts w:ascii="Times" w:hAnsi="Times"/>
        </w:rPr>
      </w:pPr>
      <w:r w:rsidRPr="00A01C9B">
        <w:rPr>
          <w:rFonts w:ascii="Times" w:hAnsi="Times"/>
        </w:rPr>
        <w:t xml:space="preserve">Akaike Inf. Crit.           458.050          </w:t>
      </w:r>
    </w:p>
    <w:p w14:paraId="6ADBB9E2" w14:textId="77777777" w:rsidR="00A01C9B" w:rsidRPr="00A01C9B" w:rsidRDefault="00A01C9B" w:rsidP="00A01C9B">
      <w:pPr>
        <w:jc w:val="both"/>
        <w:rPr>
          <w:rFonts w:ascii="Times" w:hAnsi="Times"/>
        </w:rPr>
      </w:pPr>
      <w:r w:rsidRPr="00A01C9B">
        <w:rPr>
          <w:rFonts w:ascii="Times" w:hAnsi="Times"/>
        </w:rPr>
        <w:t>=============================================</w:t>
      </w:r>
    </w:p>
    <w:p w14:paraId="30234313" w14:textId="45956089" w:rsidR="00A01C9B" w:rsidRDefault="00A01C9B" w:rsidP="00A01C9B">
      <w:pPr>
        <w:jc w:val="both"/>
        <w:rPr>
          <w:rFonts w:ascii="Times" w:hAnsi="Times"/>
        </w:rPr>
      </w:pPr>
      <w:r w:rsidRPr="00A01C9B">
        <w:rPr>
          <w:rFonts w:ascii="Times" w:hAnsi="Times"/>
        </w:rPr>
        <w:t>Note:             *p&lt;0.1; **p&lt;0.05; ***p&lt;0.01</w:t>
      </w:r>
    </w:p>
    <w:p w14:paraId="0EA53360" w14:textId="77777777" w:rsidR="00F548FD" w:rsidRDefault="00F548FD" w:rsidP="00A01C9B">
      <w:pPr>
        <w:jc w:val="both"/>
        <w:rPr>
          <w:rFonts w:ascii="Times" w:hAnsi="Times"/>
        </w:rPr>
      </w:pPr>
    </w:p>
    <w:p w14:paraId="5CCBB29E" w14:textId="37AF92D7" w:rsidR="00EF0F9D" w:rsidRDefault="00F548FD" w:rsidP="002572D5">
      <w:pPr>
        <w:jc w:val="both"/>
        <w:rPr>
          <w:rFonts w:ascii="Times" w:hAnsi="Times"/>
        </w:rPr>
      </w:pPr>
      <w:r>
        <w:rPr>
          <w:rFonts w:ascii="Times" w:hAnsi="Times"/>
          <w:noProof/>
        </w:rPr>
        <w:drawing>
          <wp:inline distT="0" distB="0" distL="0" distR="0" wp14:anchorId="65A12250" wp14:editId="091D56BE">
            <wp:extent cx="3098800" cy="119039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11 at 1.20.35 PM.png"/>
                    <pic:cNvPicPr/>
                  </pic:nvPicPr>
                  <pic:blipFill>
                    <a:blip r:embed="rId19">
                      <a:extLst>
                        <a:ext uri="{28A0092B-C50C-407E-A947-70E740481C1C}">
                          <a14:useLocalDpi xmlns:a14="http://schemas.microsoft.com/office/drawing/2010/main" val="0"/>
                        </a:ext>
                      </a:extLst>
                    </a:blip>
                    <a:stretch>
                      <a:fillRect/>
                    </a:stretch>
                  </pic:blipFill>
                  <pic:spPr>
                    <a:xfrm>
                      <a:off x="0" y="0"/>
                      <a:ext cx="3107458" cy="1193719"/>
                    </a:xfrm>
                    <a:prstGeom prst="rect">
                      <a:avLst/>
                    </a:prstGeom>
                  </pic:spPr>
                </pic:pic>
              </a:graphicData>
            </a:graphic>
          </wp:inline>
        </w:drawing>
      </w:r>
    </w:p>
    <w:p w14:paraId="72A84CD6" w14:textId="72B0A7EA" w:rsidR="00F548FD" w:rsidRDefault="00F548FD" w:rsidP="002572D5">
      <w:pPr>
        <w:jc w:val="both"/>
        <w:rPr>
          <w:rFonts w:ascii="Times" w:hAnsi="Times"/>
        </w:rPr>
      </w:pPr>
    </w:p>
    <w:p w14:paraId="7E26A521" w14:textId="50452BC3" w:rsidR="00F548FD" w:rsidRPr="00B479CA" w:rsidRDefault="00F548FD" w:rsidP="002572D5">
      <w:pPr>
        <w:jc w:val="both"/>
        <w:rPr>
          <w:rFonts w:ascii="Times" w:hAnsi="Times"/>
        </w:rPr>
      </w:pPr>
      <w:r>
        <w:rPr>
          <w:rFonts w:ascii="Times" w:hAnsi="Times"/>
        </w:rPr>
        <w:t xml:space="preserve">This model was able to achieve accuracy of 69%, precision of 58%, recall of 76%, and an F1 score of 66%. </w:t>
      </w:r>
      <w:bookmarkStart w:id="0" w:name="_GoBack"/>
      <w:bookmarkEnd w:id="0"/>
    </w:p>
    <w:sectPr w:rsidR="00F548FD" w:rsidRPr="00B479CA" w:rsidSect="00361172">
      <w:footerReference w:type="even"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B729A" w14:textId="77777777" w:rsidR="00693FFF" w:rsidRDefault="00693FFF" w:rsidP="00033C77">
      <w:r>
        <w:separator/>
      </w:r>
    </w:p>
  </w:endnote>
  <w:endnote w:type="continuationSeparator" w:id="0">
    <w:p w14:paraId="3403950F" w14:textId="77777777" w:rsidR="00693FFF" w:rsidRDefault="00693FFF"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6A0229" w:rsidRDefault="006A0229"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6A0229" w:rsidRDefault="006A0229"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Content>
      <w:p w14:paraId="5ED08E24" w14:textId="1391E7FB" w:rsidR="006A0229" w:rsidRPr="00770D7E" w:rsidRDefault="006A0229"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6A0229" w:rsidRPr="00770D7E" w:rsidRDefault="006A0229"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554B4D" w14:textId="77777777" w:rsidR="00693FFF" w:rsidRDefault="00693FFF" w:rsidP="00033C77">
      <w:r>
        <w:separator/>
      </w:r>
    </w:p>
  </w:footnote>
  <w:footnote w:type="continuationSeparator" w:id="0">
    <w:p w14:paraId="6E726753" w14:textId="77777777" w:rsidR="00693FFF" w:rsidRDefault="00693FFF"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4"/>
  </w:num>
  <w:num w:numId="5">
    <w:abstractNumId w:val="2"/>
  </w:num>
  <w:num w:numId="6">
    <w:abstractNumId w:val="3"/>
  </w:num>
  <w:num w:numId="7">
    <w:abstractNumId w:val="7"/>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6AEF"/>
    <w:rsid w:val="000243B2"/>
    <w:rsid w:val="00033C77"/>
    <w:rsid w:val="00036076"/>
    <w:rsid w:val="00054ECD"/>
    <w:rsid w:val="00066CBC"/>
    <w:rsid w:val="00077540"/>
    <w:rsid w:val="00083AC9"/>
    <w:rsid w:val="0009779B"/>
    <w:rsid w:val="000A34E5"/>
    <w:rsid w:val="000C3884"/>
    <w:rsid w:val="000D7565"/>
    <w:rsid w:val="000E1E9E"/>
    <w:rsid w:val="001060AD"/>
    <w:rsid w:val="001078A2"/>
    <w:rsid w:val="001113A6"/>
    <w:rsid w:val="0011316B"/>
    <w:rsid w:val="00144D65"/>
    <w:rsid w:val="001678E6"/>
    <w:rsid w:val="0019778F"/>
    <w:rsid w:val="001A3CAC"/>
    <w:rsid w:val="001C009E"/>
    <w:rsid w:val="001D0EEA"/>
    <w:rsid w:val="001F00E7"/>
    <w:rsid w:val="001F0159"/>
    <w:rsid w:val="001F2918"/>
    <w:rsid w:val="00200CDA"/>
    <w:rsid w:val="00216C88"/>
    <w:rsid w:val="00224263"/>
    <w:rsid w:val="00235EA8"/>
    <w:rsid w:val="002515BD"/>
    <w:rsid w:val="00253DF0"/>
    <w:rsid w:val="002541AD"/>
    <w:rsid w:val="002572D5"/>
    <w:rsid w:val="00270E37"/>
    <w:rsid w:val="00275861"/>
    <w:rsid w:val="00280701"/>
    <w:rsid w:val="00285FAD"/>
    <w:rsid w:val="002B3EFE"/>
    <w:rsid w:val="002B4D45"/>
    <w:rsid w:val="002C2382"/>
    <w:rsid w:val="002E4A6B"/>
    <w:rsid w:val="00332EE6"/>
    <w:rsid w:val="00345D81"/>
    <w:rsid w:val="00357033"/>
    <w:rsid w:val="00361172"/>
    <w:rsid w:val="00381BD3"/>
    <w:rsid w:val="00386F86"/>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50E6B"/>
    <w:rsid w:val="00465840"/>
    <w:rsid w:val="004677C5"/>
    <w:rsid w:val="004745C3"/>
    <w:rsid w:val="00493CBE"/>
    <w:rsid w:val="00497843"/>
    <w:rsid w:val="004A0131"/>
    <w:rsid w:val="004C27F5"/>
    <w:rsid w:val="004C5CBA"/>
    <w:rsid w:val="004C6DFD"/>
    <w:rsid w:val="004D7C04"/>
    <w:rsid w:val="004E1BDC"/>
    <w:rsid w:val="004F3209"/>
    <w:rsid w:val="0051056B"/>
    <w:rsid w:val="005137EE"/>
    <w:rsid w:val="00551760"/>
    <w:rsid w:val="00552D5D"/>
    <w:rsid w:val="0055311A"/>
    <w:rsid w:val="00555EA1"/>
    <w:rsid w:val="005727B5"/>
    <w:rsid w:val="0058357A"/>
    <w:rsid w:val="00585E36"/>
    <w:rsid w:val="00594413"/>
    <w:rsid w:val="005958D8"/>
    <w:rsid w:val="00595B0D"/>
    <w:rsid w:val="005A4001"/>
    <w:rsid w:val="005A4419"/>
    <w:rsid w:val="005B06C4"/>
    <w:rsid w:val="005D2C0D"/>
    <w:rsid w:val="005F62F3"/>
    <w:rsid w:val="005F787E"/>
    <w:rsid w:val="005F7FD3"/>
    <w:rsid w:val="006014FE"/>
    <w:rsid w:val="00607C3D"/>
    <w:rsid w:val="00622680"/>
    <w:rsid w:val="0063065E"/>
    <w:rsid w:val="0063246E"/>
    <w:rsid w:val="006378A1"/>
    <w:rsid w:val="0064275E"/>
    <w:rsid w:val="00652D85"/>
    <w:rsid w:val="006721A7"/>
    <w:rsid w:val="00693FFF"/>
    <w:rsid w:val="00696E9C"/>
    <w:rsid w:val="006A0229"/>
    <w:rsid w:val="006A4E3D"/>
    <w:rsid w:val="006B1E3A"/>
    <w:rsid w:val="006C6B60"/>
    <w:rsid w:val="006D0F66"/>
    <w:rsid w:val="006E4985"/>
    <w:rsid w:val="006E4CDF"/>
    <w:rsid w:val="006E5788"/>
    <w:rsid w:val="006E7979"/>
    <w:rsid w:val="006F6802"/>
    <w:rsid w:val="006F7659"/>
    <w:rsid w:val="00704E42"/>
    <w:rsid w:val="007526EF"/>
    <w:rsid w:val="00770D7E"/>
    <w:rsid w:val="00772CBF"/>
    <w:rsid w:val="007751E9"/>
    <w:rsid w:val="00780638"/>
    <w:rsid w:val="0078601C"/>
    <w:rsid w:val="007930AF"/>
    <w:rsid w:val="0079488C"/>
    <w:rsid w:val="007A546B"/>
    <w:rsid w:val="007B17CD"/>
    <w:rsid w:val="007D5AB8"/>
    <w:rsid w:val="007D5B55"/>
    <w:rsid w:val="007E01D5"/>
    <w:rsid w:val="00801C1C"/>
    <w:rsid w:val="00823C2D"/>
    <w:rsid w:val="00835F9C"/>
    <w:rsid w:val="00844F44"/>
    <w:rsid w:val="008544E5"/>
    <w:rsid w:val="00855EDF"/>
    <w:rsid w:val="00856661"/>
    <w:rsid w:val="008726B9"/>
    <w:rsid w:val="008B4F33"/>
    <w:rsid w:val="008D133A"/>
    <w:rsid w:val="008D1D56"/>
    <w:rsid w:val="008D2226"/>
    <w:rsid w:val="008D6EE6"/>
    <w:rsid w:val="00900B1E"/>
    <w:rsid w:val="009039E5"/>
    <w:rsid w:val="0090774A"/>
    <w:rsid w:val="009110AC"/>
    <w:rsid w:val="0091489C"/>
    <w:rsid w:val="00916F1A"/>
    <w:rsid w:val="0093324C"/>
    <w:rsid w:val="0095504D"/>
    <w:rsid w:val="00962C39"/>
    <w:rsid w:val="00976CD0"/>
    <w:rsid w:val="00976FF0"/>
    <w:rsid w:val="00977AAB"/>
    <w:rsid w:val="00983917"/>
    <w:rsid w:val="009904BE"/>
    <w:rsid w:val="009962E6"/>
    <w:rsid w:val="009B3917"/>
    <w:rsid w:val="009B47FE"/>
    <w:rsid w:val="009C4456"/>
    <w:rsid w:val="009E308C"/>
    <w:rsid w:val="009E7D6A"/>
    <w:rsid w:val="009F3BBE"/>
    <w:rsid w:val="009F5039"/>
    <w:rsid w:val="009F6A4A"/>
    <w:rsid w:val="00A01C9B"/>
    <w:rsid w:val="00A02F47"/>
    <w:rsid w:val="00A44A84"/>
    <w:rsid w:val="00A52ED3"/>
    <w:rsid w:val="00A70DF6"/>
    <w:rsid w:val="00A8020D"/>
    <w:rsid w:val="00A83CDE"/>
    <w:rsid w:val="00AA4BD6"/>
    <w:rsid w:val="00AD1EA5"/>
    <w:rsid w:val="00AD4F06"/>
    <w:rsid w:val="00AE7233"/>
    <w:rsid w:val="00B0087B"/>
    <w:rsid w:val="00B2125E"/>
    <w:rsid w:val="00B2668A"/>
    <w:rsid w:val="00B37192"/>
    <w:rsid w:val="00B479CA"/>
    <w:rsid w:val="00B548D0"/>
    <w:rsid w:val="00B621A3"/>
    <w:rsid w:val="00B717AA"/>
    <w:rsid w:val="00B77B09"/>
    <w:rsid w:val="00B974BB"/>
    <w:rsid w:val="00BE409F"/>
    <w:rsid w:val="00BE7638"/>
    <w:rsid w:val="00C02750"/>
    <w:rsid w:val="00C22D41"/>
    <w:rsid w:val="00C32089"/>
    <w:rsid w:val="00C350F6"/>
    <w:rsid w:val="00C37970"/>
    <w:rsid w:val="00C41E0E"/>
    <w:rsid w:val="00C42D34"/>
    <w:rsid w:val="00C50433"/>
    <w:rsid w:val="00C540E9"/>
    <w:rsid w:val="00C61F10"/>
    <w:rsid w:val="00C64C0D"/>
    <w:rsid w:val="00C9081E"/>
    <w:rsid w:val="00CA171F"/>
    <w:rsid w:val="00CA56D4"/>
    <w:rsid w:val="00CB2143"/>
    <w:rsid w:val="00CB37AF"/>
    <w:rsid w:val="00CE7BA3"/>
    <w:rsid w:val="00CF0ACA"/>
    <w:rsid w:val="00CF3AB6"/>
    <w:rsid w:val="00D05D64"/>
    <w:rsid w:val="00D1439F"/>
    <w:rsid w:val="00D145A1"/>
    <w:rsid w:val="00D5061F"/>
    <w:rsid w:val="00D57CC2"/>
    <w:rsid w:val="00D64F74"/>
    <w:rsid w:val="00D81030"/>
    <w:rsid w:val="00D82036"/>
    <w:rsid w:val="00D86935"/>
    <w:rsid w:val="00D96961"/>
    <w:rsid w:val="00DA4DFF"/>
    <w:rsid w:val="00DB4A65"/>
    <w:rsid w:val="00DC40C7"/>
    <w:rsid w:val="00DC75F6"/>
    <w:rsid w:val="00DF204D"/>
    <w:rsid w:val="00E124FB"/>
    <w:rsid w:val="00E1400B"/>
    <w:rsid w:val="00E21F08"/>
    <w:rsid w:val="00E32FEC"/>
    <w:rsid w:val="00E67A00"/>
    <w:rsid w:val="00E67A0A"/>
    <w:rsid w:val="00E84C17"/>
    <w:rsid w:val="00E9300D"/>
    <w:rsid w:val="00E95941"/>
    <w:rsid w:val="00EA0880"/>
    <w:rsid w:val="00EB581C"/>
    <w:rsid w:val="00EC7D5E"/>
    <w:rsid w:val="00EE6203"/>
    <w:rsid w:val="00EE63EC"/>
    <w:rsid w:val="00EF0F9D"/>
    <w:rsid w:val="00F04B11"/>
    <w:rsid w:val="00F25F8B"/>
    <w:rsid w:val="00F31C30"/>
    <w:rsid w:val="00F41764"/>
    <w:rsid w:val="00F43F2D"/>
    <w:rsid w:val="00F50FAA"/>
    <w:rsid w:val="00F548FD"/>
    <w:rsid w:val="00F569F0"/>
    <w:rsid w:val="00F803D3"/>
    <w:rsid w:val="00F93C6C"/>
    <w:rsid w:val="00F97901"/>
    <w:rsid w:val="00FB032A"/>
    <w:rsid w:val="00FC3015"/>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C59DEE-2B9B-6549-9EF1-FB3E955EA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27</Pages>
  <Words>17720</Words>
  <Characters>101006</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175</cp:revision>
  <dcterms:created xsi:type="dcterms:W3CDTF">2019-12-26T11:35:00Z</dcterms:created>
  <dcterms:modified xsi:type="dcterms:W3CDTF">2020-01-1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